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8DF0F1" w14:textId="2B6116D5" w:rsidR="00C85A05" w:rsidRDefault="00C85A05" w:rsidP="00C85A05">
      <w:pPr>
        <w:pStyle w:val="Heading1"/>
      </w:pPr>
      <w:r>
        <w:t>TITLE:</w:t>
      </w:r>
    </w:p>
    <w:p w14:paraId="74EFDA47" w14:textId="77777777" w:rsidR="002007FF" w:rsidRDefault="00B51361" w:rsidP="00C85A05">
      <w:pPr>
        <w:pStyle w:val="Heading1"/>
      </w:pPr>
      <w:r w:rsidRPr="00F95DE1">
        <w:t>Contributions of human activities to suspended sediment yield during storm events from a steep, small, tropical watershed</w:t>
      </w:r>
    </w:p>
    <w:p w14:paraId="46B5B595" w14:textId="77777777" w:rsidR="00C85A05" w:rsidRDefault="00C85A05" w:rsidP="00C85A05"/>
    <w:p w14:paraId="4403E48E" w14:textId="2BF95378" w:rsidR="00C85A05" w:rsidRDefault="00C85A05" w:rsidP="00C85A05">
      <w:pPr>
        <w:pStyle w:val="Heading2"/>
        <w:jc w:val="center"/>
      </w:pPr>
      <w:r>
        <w:t>ABSTRACT</w:t>
      </w:r>
    </w:p>
    <w:p w14:paraId="1703FE3C" w14:textId="77777777" w:rsidR="00C85A05" w:rsidRPr="00C85A05" w:rsidRDefault="00C85A05" w:rsidP="00C85A05"/>
    <w:p w14:paraId="61FD2554" w14:textId="77777777" w:rsidR="00C85A05" w:rsidRPr="00C85A05" w:rsidRDefault="00C85A05" w:rsidP="00C85A05"/>
    <w:p w14:paraId="3095C4B0" w14:textId="77777777" w:rsidR="002007FF" w:rsidRPr="00676771" w:rsidRDefault="002007FF" w:rsidP="00C85A05">
      <w:pPr>
        <w:pStyle w:val="Heading2"/>
      </w:pPr>
      <w:r w:rsidRPr="00676771">
        <w:t>INTRODUCTION</w:t>
      </w:r>
    </w:p>
    <w:p w14:paraId="7CA7672E" w14:textId="2272AE89" w:rsidR="002007FF" w:rsidRPr="00676771" w:rsidRDefault="002007FF" w:rsidP="000622A9">
      <w:pPr>
        <w:spacing w:after="120" w:line="240" w:lineRule="auto"/>
        <w:ind w:firstLine="576"/>
      </w:pPr>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rsidR="00CE2BD5">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00F71E62" w:rsidRPr="00676771">
        <w:rPr>
          <w:noProof/>
        </w:rPr>
        <w:t>(Syvitski et al., 2005; West and van Woesik, 2001)</w:t>
      </w:r>
      <w:r w:rsidRPr="00676771">
        <w:fldChar w:fldCharType="end"/>
      </w:r>
      <w:r w:rsidRPr="00676771">
        <w:t>. Anthropogenic sediment di</w:t>
      </w:r>
      <w:r w:rsidR="00AE451A">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rsidR="00CE2BD5">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w:t>
      </w:r>
      <w:r w:rsidR="00D619EC" w:rsidRPr="00676771">
        <w:t xml:space="preserve">identifying, quantifying, and mediating </w:t>
      </w:r>
      <w:r w:rsidRPr="00676771">
        <w:t xml:space="preserve">erosion hotspots </w:t>
      </w:r>
      <w:r w:rsidRPr="00676771">
        <w:fldChar w:fldCharType="begin" w:fldLock="1"/>
      </w:r>
      <w:r w:rsidR="00CE2BD5">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w:t>
      </w:r>
      <w:r w:rsidR="00D619EC" w:rsidRPr="00676771">
        <w:t>suspended sediment yield (</w:t>
      </w:r>
      <w:r w:rsidRPr="00676771">
        <w:t>SSY</w:t>
      </w:r>
      <w:r w:rsidR="00D619EC" w:rsidRPr="00676771">
        <w:t>)</w:t>
      </w:r>
      <w:r w:rsidRPr="00676771">
        <w:t xml:space="preserve"> on most Pacific volcanic islands remains limited due to </w:t>
      </w:r>
      <w:r w:rsidR="005378A4" w:rsidRPr="00676771">
        <w:t>the challenges of</w:t>
      </w:r>
      <w:r w:rsidRPr="00676771">
        <w:t xml:space="preserve"> in situ monitoring, </w:t>
      </w:r>
      <w:r w:rsidR="00D619EC" w:rsidRPr="00676771">
        <w:t xml:space="preserve">and </w:t>
      </w:r>
      <w:r w:rsidRPr="00676771">
        <w:t xml:space="preserve">existing sediment yield models are not well-calibrated to the climatic, topographic, and geologic conditions found on steep, tropical islands (Calhoun </w:t>
      </w:r>
      <w:r w:rsidR="001545D7">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3D2E4859" w14:textId="274A8F3F" w:rsidR="002007FF" w:rsidRPr="00676771" w:rsidRDefault="00F71E62" w:rsidP="000622A9">
      <w:pPr>
        <w:spacing w:after="120" w:line="240" w:lineRule="auto"/>
        <w:ind w:firstLine="576"/>
      </w:pPr>
      <w:r w:rsidRPr="00676771">
        <w:t xml:space="preserve">Traditional </w:t>
      </w:r>
      <w:r w:rsidR="005378A4" w:rsidRPr="00676771">
        <w:t>approaches to quantifying human impact on sediment yield, including comparis</w:t>
      </w:r>
      <w:r w:rsidRPr="00676771">
        <w:t xml:space="preserve">on of total annual yields </w:t>
      </w:r>
      <w:r w:rsidRPr="00676771">
        <w:fldChar w:fldCharType="begin" w:fldLock="1"/>
      </w:r>
      <w:r w:rsidR="00CE2BD5">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w:t>
      </w:r>
      <w:r w:rsidR="005378A4" w:rsidRPr="00676771">
        <w:t>sediment rating curves</w:t>
      </w:r>
      <w:r w:rsidRPr="00676771">
        <w:t xml:space="preserve"> </w:t>
      </w:r>
      <w:r w:rsidRPr="00676771">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are complicated by interannual variability and hysteresis in the discharge-concentration relationship. As an alternative, r</w:t>
      </w:r>
      <w:r w:rsidR="005378A4" w:rsidRPr="00676771">
        <w:t>ecent</w:t>
      </w:r>
      <w:r w:rsidR="00EC5FAC" w:rsidRPr="00676771">
        <w:t xml:space="preserve"> studies </w:t>
      </w:r>
      <w:r w:rsidR="00EC5FAC"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00EC5FAC" w:rsidRPr="00676771">
        <w:fldChar w:fldCharType="separate"/>
      </w:r>
      <w:r w:rsidRPr="00676771">
        <w:rPr>
          <w:noProof/>
        </w:rPr>
        <w:t>(Basher et al., 2011; Duvert et al., 2012)</w:t>
      </w:r>
      <w:r w:rsidR="00EC5FAC" w:rsidRPr="00676771">
        <w:fldChar w:fldCharType="end"/>
      </w:r>
      <w:r w:rsidR="00EC5FAC" w:rsidRPr="00676771">
        <w:t xml:space="preserve"> have compared SSY generated by storm events of the same magnitude to detect human impacts and develop empirical models. </w:t>
      </w:r>
      <w:r w:rsidR="002007FF" w:rsidRPr="00676771">
        <w:t>SSY generated by individual storm events (SSY</w:t>
      </w:r>
      <w:r w:rsidR="002007FF" w:rsidRPr="00676771">
        <w:rPr>
          <w:vertAlign w:val="subscript"/>
        </w:rPr>
        <w:t>EV</w:t>
      </w:r>
      <w:r w:rsidR="002007FF"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002007FF" w:rsidRPr="00676771">
        <w:rPr>
          <w:vertAlign w:val="subscript"/>
        </w:rPr>
        <w:t>EV</w:t>
      </w:r>
      <w:r w:rsidR="002007FF" w:rsidRPr="00676771">
        <w:t xml:space="preserve"> in diverse environments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002007FF" w:rsidRPr="00676771">
        <w:fldChar w:fldCharType="separate"/>
      </w:r>
      <w:r w:rsidR="002007FF" w:rsidRPr="00676771">
        <w:rPr>
          <w:noProof/>
        </w:rPr>
        <w:t>(Duvert et al., 2012; Rankl, 2004)</w:t>
      </w:r>
      <w:r w:rsidR="002007FF" w:rsidRPr="00676771">
        <w:fldChar w:fldCharType="end"/>
      </w:r>
      <w:r w:rsidR="002007FF" w:rsidRPr="00676771">
        <w:t>. High correlation between SSY</w:t>
      </w:r>
      <w:r w:rsidR="002007FF" w:rsidRPr="00676771">
        <w:rPr>
          <w:vertAlign w:val="subscript"/>
        </w:rPr>
        <w:t>EV</w:t>
      </w:r>
      <w:r w:rsidR="002007FF" w:rsidRPr="00676771">
        <w:t xml:space="preserve"> and Qmax has been found in semi-arid, temperate, and sub-humid watersheds in Wyoming </w:t>
      </w:r>
      <w:r w:rsidR="002007FF" w:rsidRPr="00676771">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002007FF" w:rsidRPr="00676771">
        <w:fldChar w:fldCharType="separate"/>
      </w:r>
      <w:r w:rsidR="002007FF" w:rsidRPr="00676771">
        <w:rPr>
          <w:noProof/>
        </w:rPr>
        <w:t>(Rankl, 2004)</w:t>
      </w:r>
      <w:r w:rsidR="002007FF" w:rsidRPr="00676771">
        <w:fldChar w:fldCharType="end"/>
      </w:r>
      <w:r w:rsidR="002007FF" w:rsidRPr="00676771">
        <w:t xml:space="preserve">, Mexico, Italy, France </w:t>
      </w:r>
      <w:r w:rsidR="002007FF" w:rsidRPr="00676771">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2007FF" w:rsidRPr="00676771">
        <w:fldChar w:fldCharType="separate"/>
      </w:r>
      <w:r w:rsidR="002007FF" w:rsidRPr="00676771">
        <w:rPr>
          <w:noProof/>
        </w:rPr>
        <w:t>(Duvert et al., 2012)</w:t>
      </w:r>
      <w:r w:rsidR="002007FF" w:rsidRPr="00676771">
        <w:fldChar w:fldCharType="end"/>
      </w:r>
      <w:r w:rsidR="002007FF" w:rsidRPr="00676771">
        <w:t xml:space="preserve">, and New Zealand </w:t>
      </w:r>
      <w:r w:rsidR="002007FF" w:rsidRPr="00676771">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002007FF" w:rsidRPr="00676771">
        <w:fldChar w:fldCharType="separate"/>
      </w:r>
      <w:r w:rsidRPr="00676771">
        <w:rPr>
          <w:noProof/>
        </w:rPr>
        <w:t>(Basher et al., 2011; Hicks, 1990)</w:t>
      </w:r>
      <w:r w:rsidR="002007FF" w:rsidRPr="00676771">
        <w:fldChar w:fldCharType="end"/>
      </w:r>
      <w:r w:rsidR="002007FF" w:rsidRPr="00676771">
        <w:t xml:space="preserve">, but this approach has not been attempted for steep, tropical watersheds on volcanic islands.  </w:t>
      </w:r>
    </w:p>
    <w:p w14:paraId="339A42E4" w14:textId="03119EAE" w:rsidR="002007FF" w:rsidRPr="00676771" w:rsidRDefault="002007FF" w:rsidP="000622A9">
      <w:pPr>
        <w:spacing w:after="120" w:line="240" w:lineRule="auto"/>
        <w:ind w:firstLine="576"/>
      </w:pPr>
      <w:r w:rsidRPr="00676771">
        <w:t xml:space="preserve">The anthropogenic impact on SSY may vary by storm magnitude, as documented in Mediterranean climates </w:t>
      </w:r>
      <w:r w:rsidRPr="00676771">
        <w:fldChar w:fldCharType="begin" w:fldLock="1"/>
      </w:r>
      <w:r w:rsidR="00CE2BD5">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00F71E62" w:rsidRPr="00676771">
        <w:rPr>
          <w:noProof/>
        </w:rPr>
        <w:t>(White and Greer, 2006)</w:t>
      </w:r>
      <w:r w:rsidRPr="00676771">
        <w:fldChar w:fldCharType="end"/>
      </w:r>
      <w:r w:rsidRPr="00676771">
        <w:t xml:space="preserve"> and in Pacific Northwest forest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00F71E62" w:rsidRPr="00676771">
        <w:rPr>
          <w:noProof/>
        </w:rPr>
        <w:t>(Lewis et al., 2001)</w:t>
      </w:r>
      <w:r w:rsidRPr="00676771">
        <w:fldChar w:fldCharType="end"/>
      </w:r>
      <w:r w:rsidRPr="00676771">
        <w:t>. As storm magnitude increases, water</w:t>
      </w:r>
      <w:r w:rsidR="00EC5FAC" w:rsidRPr="00676771">
        <w:t xml:space="preserve"> yield</w:t>
      </w:r>
      <w:r w:rsidRPr="00676771">
        <w:t xml:space="preserve">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rsidR="00CE2BD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 xml:space="preserve">(Lewis </w:t>
      </w:r>
      <w:r w:rsidRPr="00676771">
        <w:rPr>
          <w:noProof/>
        </w:rPr>
        <w:lastRenderedPageBreak/>
        <w:t>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1E0A99B1" w:rsidR="002007FF" w:rsidRPr="00676771" w:rsidRDefault="00E212BD" w:rsidP="00AA3B19">
      <w:pPr>
        <w:spacing w:after="120" w:line="240" w:lineRule="auto"/>
        <w:ind w:firstLine="360"/>
      </w:pPr>
      <w:r w:rsidRPr="00676771">
        <w:t xml:space="preserve">This study uses in situ measurements of precipitation, stream discharge, and suspended sediment concentration to quantify </w:t>
      </w:r>
      <w:r w:rsidR="00AA3B19" w:rsidRPr="00676771">
        <w:t xml:space="preserve">sediment yield from key areas of the watershed </w:t>
      </w:r>
      <w:r w:rsidRPr="00676771">
        <w:t xml:space="preserve">and </w:t>
      </w:r>
      <w:r w:rsidR="00AA3B19" w:rsidRPr="00676771">
        <w:t xml:space="preserve">develop an empirical </w:t>
      </w:r>
      <w:r w:rsidRPr="00676771">
        <w:t xml:space="preserve">model </w:t>
      </w:r>
      <w:r w:rsidR="00AA3B19" w:rsidRPr="00676771">
        <w:t xml:space="preserve">of </w:t>
      </w:r>
      <w:r w:rsidRPr="00676771">
        <w:t>storm-generated sediment yield</w:t>
      </w:r>
      <w:r w:rsidR="00AA3B19" w:rsidRPr="00676771">
        <w:t xml:space="preserve"> to a priority coral reef</w:t>
      </w:r>
      <w:r w:rsidRPr="00676771">
        <w:t>.</w:t>
      </w:r>
      <w:r w:rsidR="00AA3B19" w:rsidRPr="00676771">
        <w:t xml:space="preserve"> </w:t>
      </w:r>
      <w:r w:rsidR="000622A9" w:rsidRPr="00676771">
        <w:t>The</w:t>
      </w:r>
      <w:r w:rsidR="002007FF" w:rsidRPr="00676771">
        <w:t xml:space="preserve"> </w:t>
      </w:r>
      <w:r w:rsidR="00FF0539" w:rsidRPr="00676771">
        <w:t>questions addressed include:</w:t>
      </w:r>
      <w:r w:rsidR="002007FF" w:rsidRPr="00676771">
        <w:t xml:space="preserve"> How has human disturbance increased sediment loading to Faga’alu Bay? How do sediment contributions from human-disturbed areas and undisturbed areas vary with storm size? And Which is the best predictor of storm event suspended sediment yield (SSY</w:t>
      </w:r>
      <w:r w:rsidR="002007FF" w:rsidRPr="00676771">
        <w:rPr>
          <w:vertAlign w:val="subscript"/>
        </w:rPr>
        <w:t>EV</w:t>
      </w:r>
      <w:r w:rsidR="002007FF" w:rsidRPr="00676771">
        <w:t>): total precipitation, Erosivity Index, total discharge, or maximum event discharge?</w:t>
      </w:r>
    </w:p>
    <w:p w14:paraId="1BD2CA7A" w14:textId="77777777" w:rsidR="00FF0539" w:rsidRPr="00676771" w:rsidRDefault="00FF0539" w:rsidP="00C85A05">
      <w:pPr>
        <w:pStyle w:val="Heading2"/>
      </w:pPr>
      <w:r w:rsidRPr="00676771">
        <w:t>STUDY AREA</w:t>
      </w:r>
    </w:p>
    <w:p w14:paraId="59010A73" w14:textId="17FAC69B" w:rsidR="000622A9" w:rsidRPr="00676771" w:rsidRDefault="000622A9" w:rsidP="00C85A05">
      <w:pPr>
        <w:pStyle w:val="Heading3"/>
      </w:pPr>
      <w:r w:rsidRPr="00676771">
        <w:t>Climate</w:t>
      </w:r>
    </w:p>
    <w:p w14:paraId="031EEEF5" w14:textId="77777777"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Precipitation on Tutuila (14 ˚S, 170 ˚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East to Southeast winds, lower temperatures, lower humidity and lower rainfall. </w:t>
      </w:r>
    </w:p>
    <w:p w14:paraId="2FB65C2A" w14:textId="1C1A3924" w:rsidR="000622A9" w:rsidRPr="00676771" w:rsidRDefault="000622A9" w:rsidP="000622A9">
      <w:pPr>
        <w:pStyle w:val="ListParagraph"/>
        <w:spacing w:after="120"/>
        <w:ind w:left="0" w:firstLine="720"/>
        <w:jc w:val="both"/>
        <w:rPr>
          <w:rFonts w:asciiTheme="minorHAnsi" w:hAnsiTheme="minorHAnsi"/>
          <w:sz w:val="22"/>
        </w:rPr>
      </w:pPr>
      <w:r w:rsidRPr="00676771">
        <w:rPr>
          <w:rFonts w:asciiTheme="minorHAnsi" w:hAnsiTheme="minorHAnsi"/>
          <w:sz w:val="22"/>
        </w:rPr>
        <w:t xml:space="preserve">Long-term rain gage records show a strong precipitation gradient with increasing elevation. Rainfall records from 1903-1973 show average precipitation is 6,350 mm at Matafao Mtn. (653m m.a.s.l), 5,280mm at Matafao Reservoir (249m m.a.s.l.) and about 3,800mm on the coastal plai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 Dames &amp; Moore, 1981; Tonkin &amp; Taylor International Ltd., 1989; Wong, 1996)</w:t>
      </w:r>
      <w:r w:rsidRPr="00676771">
        <w:rPr>
          <w:rFonts w:asciiTheme="minorHAnsi" w:hAnsiTheme="minorHAnsi"/>
          <w:sz w:val="22"/>
        </w:rPr>
        <w:fldChar w:fldCharType="end"/>
      </w:r>
      <w:r w:rsidRPr="00676771">
        <w:rPr>
          <w:rFonts w:asciiTheme="minorHAnsi" w:hAnsiTheme="minorHAnsi"/>
          <w:sz w:val="22"/>
        </w:rPr>
        <w:t>(</w:t>
      </w:r>
      <w:r w:rsidRPr="00676771">
        <w:rPr>
          <w:rFonts w:asciiTheme="minorHAnsi" w:hAnsiTheme="minorHAnsi"/>
          <w:sz w:val="22"/>
        </w:rPr>
        <w:fldChar w:fldCharType="begin"/>
      </w:r>
      <w:r w:rsidRPr="00676771">
        <w:rPr>
          <w:rFonts w:asciiTheme="minorHAnsi" w:hAnsiTheme="minorHAnsi"/>
          <w:sz w:val="22"/>
        </w:rPr>
        <w:instrText xml:space="preserve"> REF _Ref383161432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Potential evapotranspiration follows the opposite trend, with annual mean PET varying from 890mm at high elevation to 1,150mm at sea level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Izuka, 2005)</w:t>
      </w:r>
      <w:r w:rsidRPr="00676771">
        <w:rPr>
          <w:rFonts w:asciiTheme="minorHAnsi" w:hAnsiTheme="minorHAnsi"/>
          <w:sz w:val="22"/>
        </w:rPr>
        <w:fldChar w:fldCharType="end"/>
      </w:r>
      <w:r w:rsidRPr="00676771">
        <w:rPr>
          <w:rFonts w:asciiTheme="minorHAnsi" w:hAnsiTheme="minorHAnsi"/>
          <w:sz w:val="22"/>
        </w:rPr>
        <w:t>. Precipitation varies orographically from an average 6,350mm/yr at high elevation to 2,380mm/yr at the shoreline, averaging 3,800mm/yr over the island</w:t>
      </w:r>
      <w:commentRangeStart w:id="0"/>
      <w:r w:rsidRPr="00676771">
        <w:rPr>
          <w:rStyle w:val="CommentReference"/>
          <w:rFonts w:asciiTheme="minorHAnsi" w:hAnsiTheme="minorHAnsi"/>
          <w:sz w:val="22"/>
          <w:szCs w:val="22"/>
        </w:rPr>
        <w:commentReference w:id="1"/>
      </w:r>
      <w:commentRangeEnd w:id="0"/>
      <w:r w:rsidRPr="00676771">
        <w:rPr>
          <w:rFonts w:asciiTheme="minorHAnsi" w:hAnsiTheme="minorHAnsi"/>
          <w:sz w:val="22"/>
        </w:rPr>
        <w:t xml:space="preserve"> </w:t>
      </w:r>
      <w:r w:rsidRPr="00676771">
        <w:rPr>
          <w:rStyle w:val="CommentReference"/>
          <w:rFonts w:asciiTheme="minorHAnsi" w:hAnsiTheme="minorHAnsi"/>
          <w:sz w:val="22"/>
          <w:szCs w:val="22"/>
        </w:rPr>
        <w:commentReference w:id="0"/>
      </w:r>
      <w:r w:rsidRPr="00676771">
        <w:rPr>
          <w:rFonts w:asciiTheme="minorHAnsi" w:hAnsiTheme="minorHAnsi"/>
          <w:sz w:val="22"/>
        </w:rPr>
        <w:t xml:space="preserve">from 1903 to 1973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Eyre, 1994)</w:t>
      </w:r>
      <w:r w:rsidRPr="00676771">
        <w:rPr>
          <w:rFonts w:asciiTheme="minorHAnsi" w:hAnsiTheme="minorHAnsi"/>
          <w:sz w:val="22"/>
        </w:rPr>
        <w:fldChar w:fldCharType="end"/>
      </w:r>
      <w:r w:rsidRPr="00676771">
        <w:rPr>
          <w:rFonts w:asciiTheme="minorHAnsi" w:hAnsiTheme="minorHAnsi"/>
          <w:sz w:val="22"/>
        </w:rPr>
        <w:fldChar w:fldCharType="begin"/>
      </w:r>
      <w:r w:rsidRPr="00676771">
        <w:rPr>
          <w:rFonts w:asciiTheme="minorHAnsi" w:hAnsiTheme="minorHAnsi"/>
          <w:sz w:val="22"/>
        </w:rPr>
        <w:instrText xml:space="preserve"> REF _Ref383161755 \h  \* MERGEFORMAT </w:instrText>
      </w:r>
      <w:r w:rsidRPr="00676771">
        <w:rPr>
          <w:rFonts w:asciiTheme="minorHAnsi" w:hAnsiTheme="minorHAnsi"/>
          <w:sz w:val="22"/>
        </w:rPr>
      </w:r>
      <w:r w:rsidRPr="00676771">
        <w:rPr>
          <w:rFonts w:asciiTheme="minorHAnsi" w:hAnsiTheme="minorHAnsi"/>
          <w:sz w:val="22"/>
        </w:rPr>
        <w:fldChar w:fldCharType="end"/>
      </w:r>
      <w:r w:rsidRPr="00676771">
        <w:rPr>
          <w:rFonts w:asciiTheme="minorHAnsi" w:hAnsiTheme="minorHAnsi"/>
          <w:sz w:val="22"/>
        </w:rPr>
        <w:t xml:space="preserve">. Tropical cyclones are erratic but recently have occurred on average every 1–13 year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Craig, 2009)</w:t>
      </w:r>
      <w:r w:rsidRPr="00676771">
        <w:rPr>
          <w:rFonts w:asciiTheme="minorHAnsi" w:hAnsiTheme="minorHAnsi"/>
          <w:sz w:val="22"/>
        </w:rPr>
        <w:fldChar w:fldCharType="end"/>
      </w:r>
      <w:r w:rsidRPr="00676771">
        <w:rPr>
          <w:rFonts w:asciiTheme="minorHAnsi" w:hAnsiTheme="minorHAnsi"/>
          <w:sz w:val="22"/>
        </w:rPr>
        <w:t xml:space="preserve"> and bring intense rainfall, flooding, landslides, and high sediment loading events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Buchanan-Banks, 1979)</w:t>
      </w:r>
      <w:r w:rsidRPr="00676771">
        <w:rPr>
          <w:rFonts w:asciiTheme="minorHAnsi" w:hAnsiTheme="minorHAnsi"/>
          <w:sz w:val="22"/>
        </w:rPr>
        <w:fldChar w:fldCharType="end"/>
      </w:r>
      <w:r w:rsidRPr="00676771">
        <w:rPr>
          <w:rFonts w:asciiTheme="minorHAnsi" w:hAnsiTheme="minorHAnsi"/>
          <w:sz w:val="22"/>
        </w:rPr>
        <w:t xml:space="preserve">. Analysis of 212 peak discharges at 11 continuous-record gaging sites up  </w:t>
      </w:r>
      <w:r w:rsidRPr="00676771">
        <w:rPr>
          <w:rStyle w:val="CommentReference"/>
          <w:rFonts w:asciiTheme="minorHAnsi" w:hAnsiTheme="minorHAnsi"/>
          <w:sz w:val="22"/>
          <w:szCs w:val="22"/>
        </w:rPr>
        <w:commentReference w:id="2"/>
      </w:r>
      <w:r w:rsidRPr="00676771">
        <w:rPr>
          <w:rStyle w:val="CommentReference"/>
          <w:rFonts w:asciiTheme="minorHAnsi" w:hAnsiTheme="minorHAnsi"/>
          <w:sz w:val="22"/>
          <w:szCs w:val="22"/>
        </w:rPr>
        <w:commentReference w:id="3"/>
      </w:r>
      <w:r w:rsidRPr="00676771">
        <w:rPr>
          <w:rFonts w:asciiTheme="minorHAnsi" w:hAnsiTheme="minorHAnsi"/>
          <w:sz w:val="22"/>
        </w:rPr>
        <w:t xml:space="preserve">to 1990 showed 65.5% of annual peak flows occurred during the wet seas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Wong, 1996)</w:t>
      </w:r>
      <w:r w:rsidRPr="00676771">
        <w:rPr>
          <w:rFonts w:asciiTheme="minorHAnsi" w:hAnsiTheme="minorHAnsi"/>
          <w:sz w:val="22"/>
        </w:rPr>
        <w:fldChar w:fldCharType="end"/>
      </w:r>
      <w:r w:rsidRPr="00676771">
        <w:rPr>
          <w:rFonts w:asciiTheme="minorHAnsi" w:hAnsiTheme="minorHAnsi"/>
          <w:sz w:val="22"/>
        </w:rPr>
        <w:t xml:space="preserve">. When controlling for drainage area, </w:t>
      </w:r>
      <w:r w:rsidRPr="00676771">
        <w:rPr>
          <w:rStyle w:val="CommentReference"/>
          <w:rFonts w:asciiTheme="minorHAnsi" w:hAnsiTheme="minorHAnsi"/>
          <w:sz w:val="22"/>
          <w:szCs w:val="22"/>
        </w:rPr>
        <w:commentReference w:id="4"/>
      </w:r>
      <w:r w:rsidRPr="00676771">
        <w:rPr>
          <w:rStyle w:val="CommentReference"/>
          <w:rFonts w:asciiTheme="minorHAnsi" w:hAnsiTheme="minorHAnsi"/>
          <w:sz w:val="22"/>
          <w:szCs w:val="22"/>
        </w:rPr>
        <w:commentReference w:id="5"/>
      </w:r>
      <w:r w:rsidRPr="00676771">
        <w:rPr>
          <w:rFonts w:asciiTheme="minorHAnsi" w:hAnsiTheme="minorHAnsi"/>
          <w:sz w:val="22"/>
        </w:rPr>
        <w:t xml:space="preserve">average annual specific discharge shows little spatial variation across the island, irrespective of location or orientation </w:t>
      </w:r>
      <w:r w:rsidRPr="00676771">
        <w:rPr>
          <w:rFonts w:asciiTheme="minorHAnsi" w:hAnsiTheme="minorHAnsi"/>
          <w:sz w:val="22"/>
        </w:rPr>
        <w:fldChar w:fldCharType="begin" w:fldLock="1"/>
      </w:r>
      <w:r w:rsidR="00CE2BD5">
        <w:rPr>
          <w:rFonts w:asciiTheme="minorHAnsi" w:hAnsiTheme="minorHAnsi"/>
          <w:sz w:val="22"/>
        </w:rP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rPr>
          <w:rFonts w:asciiTheme="minorHAnsi" w:hAnsiTheme="minorHAnsi"/>
          <w:sz w:val="22"/>
        </w:rPr>
        <w:fldChar w:fldCharType="separate"/>
      </w:r>
      <w:r w:rsidRPr="00676771">
        <w:rPr>
          <w:rFonts w:asciiTheme="minorHAnsi" w:hAnsiTheme="minorHAnsi"/>
          <w:noProof/>
          <w:sz w:val="22"/>
        </w:rPr>
        <w:t>(Dames &amp; Moore, 1981)</w:t>
      </w:r>
      <w:r w:rsidRPr="00676771">
        <w:rPr>
          <w:rFonts w:asciiTheme="minorHAnsi" w:hAnsiTheme="minorHAnsi"/>
          <w:sz w:val="22"/>
        </w:rPr>
        <w:fldChar w:fldCharType="end"/>
      </w:r>
      <w:r w:rsidRPr="00676771">
        <w:rPr>
          <w:rFonts w:asciiTheme="minorHAnsi" w:hAnsiTheme="minorHAnsi"/>
          <w:sz w:val="22"/>
        </w:rPr>
        <w:t xml:space="preserve">. </w:t>
      </w:r>
    </w:p>
    <w:p w14:paraId="0C599A87" w14:textId="77777777" w:rsidR="00AD2E0C" w:rsidRDefault="00AD2E0C" w:rsidP="00C85A05">
      <w:pPr>
        <w:pStyle w:val="Heading3"/>
      </w:pPr>
      <w:r w:rsidRPr="00676771">
        <w:t>Land Use</w:t>
      </w:r>
    </w:p>
    <w:p w14:paraId="5066D1CF" w14:textId="161126D2" w:rsidR="00C82448" w:rsidRPr="00676771" w:rsidRDefault="00FF0539" w:rsidP="00C82448">
      <w:pPr>
        <w:pStyle w:val="NoSpacing"/>
        <w:spacing w:after="120"/>
        <w:ind w:firstLine="720"/>
        <w:jc w:val="both"/>
      </w:pPr>
      <w:r w:rsidRPr="00676771">
        <w:t>Faga’alu</w:t>
      </w:r>
      <w:r w:rsidR="00AD2E0C">
        <w:t xml:space="preserve"> watershed</w:t>
      </w:r>
      <w:r w:rsidRPr="00676771">
        <w:t xml:space="preserve"> (1.86 km</w:t>
      </w:r>
      <w:r w:rsidRPr="00676771">
        <w:rPr>
          <w:vertAlign w:val="superscript"/>
        </w:rPr>
        <w:t>2</w:t>
      </w:r>
      <w:r w:rsidRPr="00676771">
        <w:t>)</w:t>
      </w:r>
      <w:r w:rsidR="00AD2E0C">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rsidR="00AD2E0C">
        <w:t xml:space="preserve"> in the south Pacific. M</w:t>
      </w:r>
      <w:r w:rsidRPr="00676771">
        <w:t xml:space="preserve">onitoring efforts focused on Faga’alu, which discharges to a sediment-impacted reef </w:t>
      </w:r>
      <w:r w:rsidRPr="00676771">
        <w:fldChar w:fldCharType="begin" w:fldLock="1"/>
      </w:r>
      <w:r w:rsidR="00CE2BD5">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rsidR="00AD2E0C">
        <w:t>, and</w:t>
      </w:r>
      <w:r w:rsidRPr="00676771">
        <w:t xml:space="preserve"> includes two unique features not found in “typical” watersheds in American Samoa: 1) an open aggregate quarry, and 2) a large impervious area associated with a hospital. </w:t>
      </w:r>
      <w:r w:rsidR="00C82448" w:rsidRPr="00676771">
        <w:t xml:space="preserve">Three water impoundment structures were built in the upper Faga’alu watershed for drinking water supply and hydropower but only the highest, Matafao </w:t>
      </w:r>
      <w:r w:rsidR="00C82448" w:rsidRPr="00676771">
        <w:lastRenderedPageBreak/>
        <w:t xml:space="preserve">Reservoir, was ever connected to the municipal water system </w:t>
      </w:r>
      <w:r w:rsidR="00C82448">
        <w:t>and</w:t>
      </w:r>
      <w:r w:rsidR="00C82448" w:rsidRPr="00676771">
        <w:t xml:space="preserve"> has since fallen out of use </w:t>
      </w:r>
      <w:r w:rsidR="00C82448" w:rsidRPr="00676771">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00C82448" w:rsidRPr="00676771">
        <w:fldChar w:fldCharType="separate"/>
      </w:r>
      <w:r w:rsidR="00C82448" w:rsidRPr="00676771">
        <w:rPr>
          <w:noProof/>
        </w:rPr>
        <w:t>(Tonkin &amp; Taylor International Ltd., 1989)</w:t>
      </w:r>
      <w:r w:rsidR="00C82448" w:rsidRPr="00676771">
        <w:fldChar w:fldCharType="end"/>
      </w:r>
      <w:r w:rsidR="00C82448" w:rsidRPr="00676771">
        <w:t xml:space="preserve">. </w:t>
      </w:r>
    </w:p>
    <w:p w14:paraId="00AE5AE1" w14:textId="62BAF7F1" w:rsidR="00FF0539" w:rsidRDefault="00FF0539" w:rsidP="00AD2E0C">
      <w:pPr>
        <w:spacing w:after="120" w:line="240" w:lineRule="auto"/>
        <w:ind w:firstLine="360"/>
      </w:pPr>
    </w:p>
    <w:p w14:paraId="3231E316" w14:textId="77777777" w:rsidR="00C82448" w:rsidRPr="00676771" w:rsidRDefault="00C82448" w:rsidP="00C82448">
      <w:pPr>
        <w:keepNext/>
      </w:pPr>
      <w:commentRangeStart w:id="6"/>
      <w:r w:rsidRPr="00676771">
        <w:rPr>
          <w:noProof/>
        </w:rPr>
        <w:drawing>
          <wp:inline distT="0" distB="0" distL="0" distR="0" wp14:anchorId="6E422075" wp14:editId="25CC8E5E">
            <wp:extent cx="4709160" cy="3163824"/>
            <wp:effectExtent l="0" t="0" r="0" b="0"/>
            <wp:docPr id="1" name="Picture 1">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160" cy="3163824"/>
                    </a:xfrm>
                    <a:prstGeom prst="rect">
                      <a:avLst/>
                    </a:prstGeom>
                  </pic:spPr>
                </pic:pic>
              </a:graphicData>
            </a:graphic>
          </wp:inline>
        </w:drawing>
      </w:r>
      <w:commentRangeEnd w:id="6"/>
      <w:r w:rsidR="00AE451A">
        <w:rPr>
          <w:rStyle w:val="CommentReference"/>
        </w:rPr>
        <w:commentReference w:id="6"/>
      </w:r>
    </w:p>
    <w:p w14:paraId="3EE18F45" w14:textId="77777777" w:rsidR="00C82448" w:rsidRPr="00676771" w:rsidRDefault="00C82448" w:rsidP="00C82448">
      <w:pPr>
        <w:pStyle w:val="Caption"/>
        <w:rPr>
          <w:i w:val="0"/>
          <w:iCs w:val="0"/>
        </w:rPr>
      </w:pPr>
      <w:bookmarkStart w:id="7" w:name="_Ref383161294"/>
      <w:bookmarkStart w:id="8" w:name="_Ref383161271"/>
      <w:bookmarkStart w:id="9" w:name="_Ref392743604"/>
      <w:r w:rsidRPr="00676771">
        <w:t xml:space="preserve">Figure </w:t>
      </w:r>
      <w:r w:rsidR="00E732BD">
        <w:fldChar w:fldCharType="begin"/>
      </w:r>
      <w:r w:rsidR="00E732BD">
        <w:instrText xml:space="preserve"> SEQ Figure \* ARABIC </w:instrText>
      </w:r>
      <w:r w:rsidR="00E732BD">
        <w:fldChar w:fldCharType="separate"/>
      </w:r>
      <w:r w:rsidR="00DD50FD">
        <w:rPr>
          <w:noProof/>
        </w:rPr>
        <w:t>1</w:t>
      </w:r>
      <w:r w:rsidR="00E732BD">
        <w:rPr>
          <w:noProof/>
        </w:rPr>
        <w:fldChar w:fldCharType="end"/>
      </w:r>
      <w:bookmarkEnd w:id="7"/>
      <w:r w:rsidRPr="00676771">
        <w:t xml:space="preserve"> Faga'alu and Nu'uuli watersheds showing upper (undisturbed) and lower (human-disturbed) subwatersheds. </w:t>
      </w:r>
      <w:bookmarkEnd w:id="8"/>
      <w:bookmarkEnd w:id="9"/>
    </w:p>
    <w:p w14:paraId="3682A7E6" w14:textId="557FB26D" w:rsidR="00FF0539" w:rsidRDefault="00FF0539" w:rsidP="000622A9">
      <w:pPr>
        <w:pStyle w:val="NoSpacing"/>
        <w:spacing w:after="120"/>
        <w:ind w:firstLine="360"/>
        <w:jc w:val="both"/>
      </w:pPr>
      <w:r w:rsidRPr="00676771">
        <w:t>Land use in Faga’alu watershed includes agriculture, roads, and urbanizatio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rsidR="00676771">
        <w:instrText xml:space="preserve"> \* MERGEFORMAT </w:instrText>
      </w:r>
      <w:r w:rsidRPr="00676771">
        <w:fldChar w:fldCharType="end"/>
      </w:r>
      <w:r w:rsidRPr="00676771">
        <w:t>). The predominant land cover in the Faga’alu watershed is undisturbed forest o</w:t>
      </w:r>
      <w:r w:rsidR="00AD2E0C">
        <w:t>n the steep hillsides (85.7%</w:t>
      </w:r>
      <w:r w:rsidRPr="00676771">
        <w:t>). These forests are prone to natural landslides that can contribute</w:t>
      </w:r>
      <w:r w:rsidR="00AD2E0C">
        <w:t xml:space="preserve"> large amounts of</w:t>
      </w:r>
      <w:r w:rsidRPr="00676771">
        <w:t xml:space="preserve"> sediment during storm events </w:t>
      </w:r>
      <w:r w:rsidRPr="00676771">
        <w:fldChar w:fldCharType="begin" w:fldLock="1"/>
      </w:r>
      <w:r w:rsidR="00CE2BD5">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00F71E62"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w:t>
      </w:r>
      <w:r w:rsidR="000622A9" w:rsidRPr="00676771">
        <w:t xml:space="preserve"> </w:t>
      </w:r>
      <w:r w:rsidRPr="00676771">
        <w:t>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rsidR="00676771">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00F71E62"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tbl>
      <w:tblPr>
        <w:tblW w:w="8910" w:type="dxa"/>
        <w:tblInd w:w="85" w:type="dxa"/>
        <w:tblLayout w:type="fixed"/>
        <w:tblLook w:val="04A0" w:firstRow="1" w:lastRow="0" w:firstColumn="1" w:lastColumn="0" w:noHBand="0" w:noVBand="1"/>
      </w:tblPr>
      <w:tblGrid>
        <w:gridCol w:w="1080"/>
        <w:gridCol w:w="1080"/>
        <w:gridCol w:w="630"/>
        <w:gridCol w:w="1080"/>
        <w:gridCol w:w="1260"/>
        <w:gridCol w:w="1170"/>
        <w:gridCol w:w="900"/>
        <w:gridCol w:w="900"/>
        <w:gridCol w:w="810"/>
      </w:tblGrid>
      <w:tr w:rsidR="00C82448" w:rsidRPr="00676771" w14:paraId="4849140B" w14:textId="77777777" w:rsidTr="00E732BD">
        <w:trPr>
          <w:trHeight w:val="683"/>
        </w:trPr>
        <w:tc>
          <w:tcPr>
            <w:tcW w:w="8910" w:type="dxa"/>
            <w:gridSpan w:val="9"/>
            <w:tcBorders>
              <w:bottom w:val="single" w:sz="4" w:space="0" w:color="auto"/>
            </w:tcBorders>
            <w:shd w:val="clear" w:color="auto" w:fill="auto"/>
            <w:noWrap/>
            <w:vAlign w:val="bottom"/>
          </w:tcPr>
          <w:p w14:paraId="2219867C" w14:textId="6C0DB255" w:rsidR="00C82448" w:rsidRPr="00676771" w:rsidRDefault="00C82448" w:rsidP="00E732BD">
            <w:pPr>
              <w:pStyle w:val="NoSpacing"/>
              <w:rPr>
                <w:rFonts w:asciiTheme="minorHAnsi" w:hAnsiTheme="minorHAnsi"/>
                <w:b/>
                <w:sz w:val="18"/>
                <w:szCs w:val="18"/>
              </w:rPr>
            </w:pPr>
            <w:bookmarkStart w:id="10" w:name="_Ref388254438"/>
            <w:r w:rsidRPr="00676771">
              <w:t xml:space="preserve">Table </w:t>
            </w:r>
            <w:r w:rsidR="00E732BD">
              <w:fldChar w:fldCharType="begin"/>
            </w:r>
            <w:r w:rsidR="00E732BD">
              <w:instrText xml:space="preserve"> SEQ Table \* ARABIC </w:instrText>
            </w:r>
            <w:r w:rsidR="00E732BD">
              <w:fldChar w:fldCharType="separate"/>
            </w:r>
            <w:r w:rsidRPr="00676771">
              <w:rPr>
                <w:noProof/>
              </w:rPr>
              <w:t>1</w:t>
            </w:r>
            <w:r w:rsidR="00E732BD">
              <w:rPr>
                <w:noProof/>
              </w:rPr>
              <w:fldChar w:fldCharType="end"/>
            </w:r>
            <w:bookmarkEnd w:id="10"/>
            <w:r w:rsidRPr="00676771">
              <w:t xml:space="preserve">. Land use categories in Fag'alu and Nu'uuli watersheds </w:t>
            </w:r>
            <w:commentRangeStart w:id="11"/>
            <w:r w:rsidRPr="00676771">
              <w:fldChar w:fldCharType="begin" w:fldLock="1"/>
            </w:r>
            <w:r w:rsidR="00CE2BD5">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commentRangeEnd w:id="11"/>
            <w:r w:rsidR="002F57BF">
              <w:rPr>
                <w:rStyle w:val="CommentReference"/>
                <w:rFonts w:asciiTheme="minorHAnsi" w:eastAsiaTheme="minorHAnsi" w:hAnsiTheme="minorHAnsi" w:cstheme="minorBidi"/>
              </w:rPr>
              <w:commentReference w:id="11"/>
            </w:r>
            <w:r w:rsidRPr="00676771">
              <w:t>.</w:t>
            </w:r>
          </w:p>
        </w:tc>
      </w:tr>
      <w:tr w:rsidR="00C82448" w:rsidRPr="00676771" w14:paraId="0717ADBA" w14:textId="77777777" w:rsidTr="00E732BD">
        <w:trPr>
          <w:trHeight w:val="593"/>
        </w:trPr>
        <w:tc>
          <w:tcPr>
            <w:tcW w:w="1080" w:type="dxa"/>
            <w:tcBorders>
              <w:top w:val="single" w:sz="4" w:space="0" w:color="auto"/>
              <w:bottom w:val="single" w:sz="4" w:space="0" w:color="auto"/>
            </w:tcBorders>
            <w:shd w:val="clear" w:color="auto" w:fill="auto"/>
            <w:noWrap/>
            <w:vAlign w:val="bottom"/>
            <w:hideMark/>
          </w:tcPr>
          <w:p w14:paraId="3692D166" w14:textId="07A9D64E" w:rsidR="00C82448" w:rsidRPr="00676771" w:rsidRDefault="002F57BF" w:rsidP="00E732BD">
            <w:pPr>
              <w:pStyle w:val="NoSpacing"/>
              <w:rPr>
                <w:rFonts w:asciiTheme="minorHAnsi" w:hAnsiTheme="minorHAnsi"/>
                <w:b/>
                <w:sz w:val="18"/>
                <w:szCs w:val="18"/>
              </w:rPr>
            </w:pPr>
            <w:ins w:id="12" w:author="Alex Messina" w:date="2015-01-28T08:26:00Z">
              <w:r>
                <w:rPr>
                  <w:rFonts w:asciiTheme="minorHAnsi" w:hAnsiTheme="minorHAnsi"/>
                  <w:b/>
                  <w:sz w:val="18"/>
                  <w:szCs w:val="18"/>
                </w:rPr>
                <w:t>[SUB]</w:t>
              </w:r>
            </w:ins>
            <w:r w:rsidR="00C82448" w:rsidRPr="00676771">
              <w:rPr>
                <w:rFonts w:asciiTheme="minorHAnsi" w:hAnsiTheme="minorHAnsi"/>
                <w:b/>
                <w:sz w:val="18"/>
                <w:szCs w:val="18"/>
              </w:rPr>
              <w:t>Watershed</w:t>
            </w:r>
          </w:p>
        </w:tc>
        <w:tc>
          <w:tcPr>
            <w:tcW w:w="1080" w:type="dxa"/>
            <w:tcBorders>
              <w:top w:val="single" w:sz="4" w:space="0" w:color="auto"/>
              <w:bottom w:val="single" w:sz="4" w:space="0" w:color="auto"/>
            </w:tcBorders>
            <w:shd w:val="clear" w:color="auto" w:fill="auto"/>
            <w:noWrap/>
            <w:vAlign w:val="bottom"/>
            <w:hideMark/>
          </w:tcPr>
          <w:p w14:paraId="3978030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Cumulative Area km</w:t>
            </w:r>
            <w:r w:rsidRPr="00676771">
              <w:rPr>
                <w:rFonts w:asciiTheme="minorHAnsi" w:hAnsiTheme="minorHAnsi"/>
                <w:b/>
                <w:sz w:val="18"/>
                <w:szCs w:val="18"/>
                <w:vertAlign w:val="superscript"/>
              </w:rPr>
              <w:t>2</w:t>
            </w:r>
          </w:p>
        </w:tc>
        <w:tc>
          <w:tcPr>
            <w:tcW w:w="630" w:type="dxa"/>
            <w:tcBorders>
              <w:top w:val="single" w:sz="4" w:space="0" w:color="auto"/>
              <w:bottom w:val="single" w:sz="4" w:space="0" w:color="auto"/>
            </w:tcBorders>
            <w:shd w:val="clear" w:color="auto" w:fill="auto"/>
            <w:noWrap/>
            <w:vAlign w:val="bottom"/>
            <w:hideMark/>
          </w:tcPr>
          <w:p w14:paraId="4C182C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w:t>
            </w:r>
          </w:p>
        </w:tc>
        <w:tc>
          <w:tcPr>
            <w:tcW w:w="1080" w:type="dxa"/>
            <w:tcBorders>
              <w:top w:val="single" w:sz="4" w:space="0" w:color="auto"/>
              <w:bottom w:val="single" w:sz="4" w:space="0" w:color="auto"/>
            </w:tcBorders>
            <w:shd w:val="clear" w:color="auto" w:fill="auto"/>
            <w:vAlign w:val="bottom"/>
          </w:tcPr>
          <w:p w14:paraId="5660F37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High Intensity Developed</w:t>
            </w:r>
          </w:p>
        </w:tc>
        <w:tc>
          <w:tcPr>
            <w:tcW w:w="1260" w:type="dxa"/>
            <w:tcBorders>
              <w:top w:val="single" w:sz="4" w:space="0" w:color="auto"/>
              <w:bottom w:val="single" w:sz="4" w:space="0" w:color="auto"/>
            </w:tcBorders>
            <w:shd w:val="clear" w:color="auto" w:fill="auto"/>
            <w:vAlign w:val="bottom"/>
          </w:tcPr>
          <w:p w14:paraId="60699032"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Developed Open Space</w:t>
            </w:r>
          </w:p>
        </w:tc>
        <w:tc>
          <w:tcPr>
            <w:tcW w:w="1170" w:type="dxa"/>
            <w:tcBorders>
              <w:top w:val="single" w:sz="4" w:space="0" w:color="auto"/>
              <w:bottom w:val="single" w:sz="4" w:space="0" w:color="auto"/>
            </w:tcBorders>
            <w:shd w:val="clear" w:color="auto" w:fill="auto"/>
            <w:vAlign w:val="bottom"/>
          </w:tcPr>
          <w:p w14:paraId="4CCDB830"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Grassland</w:t>
            </w:r>
          </w:p>
          <w:p w14:paraId="0B1FE41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agriculture)</w:t>
            </w:r>
          </w:p>
        </w:tc>
        <w:tc>
          <w:tcPr>
            <w:tcW w:w="900" w:type="dxa"/>
            <w:tcBorders>
              <w:top w:val="single" w:sz="4" w:space="0" w:color="auto"/>
              <w:bottom w:val="single" w:sz="4" w:space="0" w:color="auto"/>
            </w:tcBorders>
            <w:shd w:val="clear" w:color="auto" w:fill="auto"/>
            <w:vAlign w:val="bottom"/>
          </w:tcPr>
          <w:p w14:paraId="617E8B0A"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Forest</w:t>
            </w:r>
          </w:p>
        </w:tc>
        <w:tc>
          <w:tcPr>
            <w:tcW w:w="900" w:type="dxa"/>
            <w:tcBorders>
              <w:top w:val="single" w:sz="4" w:space="0" w:color="auto"/>
              <w:bottom w:val="single" w:sz="4" w:space="0" w:color="auto"/>
            </w:tcBorders>
            <w:shd w:val="clear" w:color="auto" w:fill="auto"/>
            <w:vAlign w:val="bottom"/>
          </w:tcPr>
          <w:p w14:paraId="4EA8F76B"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Scrub/ Shrub</w:t>
            </w:r>
          </w:p>
        </w:tc>
        <w:tc>
          <w:tcPr>
            <w:tcW w:w="810" w:type="dxa"/>
            <w:tcBorders>
              <w:top w:val="single" w:sz="4" w:space="0" w:color="auto"/>
              <w:bottom w:val="single" w:sz="4" w:space="0" w:color="auto"/>
            </w:tcBorders>
            <w:shd w:val="clear" w:color="auto" w:fill="auto"/>
            <w:vAlign w:val="bottom"/>
          </w:tcPr>
          <w:p w14:paraId="43289638" w14:textId="77777777" w:rsidR="00C82448" w:rsidRPr="00676771" w:rsidRDefault="00C82448" w:rsidP="00E732BD">
            <w:pPr>
              <w:pStyle w:val="NoSpacing"/>
              <w:rPr>
                <w:rFonts w:asciiTheme="minorHAnsi" w:hAnsiTheme="minorHAnsi"/>
                <w:b/>
                <w:sz w:val="18"/>
                <w:szCs w:val="18"/>
              </w:rPr>
            </w:pPr>
            <w:r w:rsidRPr="00676771">
              <w:rPr>
                <w:rFonts w:asciiTheme="minorHAnsi" w:hAnsiTheme="minorHAnsi"/>
                <w:b/>
                <w:sz w:val="18"/>
                <w:szCs w:val="18"/>
              </w:rPr>
              <w:t>% Bare Land</w:t>
            </w:r>
          </w:p>
        </w:tc>
      </w:tr>
      <w:tr w:rsidR="00C82448" w:rsidRPr="00676771" w14:paraId="6EFAFF74" w14:textId="77777777" w:rsidTr="00E732BD">
        <w:trPr>
          <w:trHeight w:val="300"/>
        </w:trPr>
        <w:tc>
          <w:tcPr>
            <w:tcW w:w="1080" w:type="dxa"/>
            <w:tcBorders>
              <w:top w:val="single" w:sz="4" w:space="0" w:color="auto"/>
            </w:tcBorders>
            <w:shd w:val="clear" w:color="auto" w:fill="auto"/>
            <w:noWrap/>
            <w:vAlign w:val="bottom"/>
            <w:hideMark/>
          </w:tcPr>
          <w:p w14:paraId="56DD2962"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FOREST (UPPER)</w:t>
            </w:r>
          </w:p>
        </w:tc>
        <w:tc>
          <w:tcPr>
            <w:tcW w:w="1080" w:type="dxa"/>
            <w:tcBorders>
              <w:top w:val="single" w:sz="4" w:space="0" w:color="auto"/>
            </w:tcBorders>
            <w:shd w:val="clear" w:color="auto" w:fill="auto"/>
            <w:noWrap/>
            <w:vAlign w:val="bottom"/>
            <w:hideMark/>
          </w:tcPr>
          <w:p w14:paraId="7D897BD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0</w:t>
            </w:r>
          </w:p>
        </w:tc>
        <w:tc>
          <w:tcPr>
            <w:tcW w:w="630" w:type="dxa"/>
            <w:tcBorders>
              <w:top w:val="single" w:sz="4" w:space="0" w:color="auto"/>
            </w:tcBorders>
            <w:shd w:val="clear" w:color="auto" w:fill="auto"/>
            <w:noWrap/>
            <w:vAlign w:val="bottom"/>
            <w:hideMark/>
          </w:tcPr>
          <w:p w14:paraId="1E613F9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8%</w:t>
            </w:r>
          </w:p>
        </w:tc>
        <w:tc>
          <w:tcPr>
            <w:tcW w:w="1080" w:type="dxa"/>
            <w:tcBorders>
              <w:top w:val="single" w:sz="4" w:space="0" w:color="auto"/>
            </w:tcBorders>
            <w:shd w:val="clear" w:color="auto" w:fill="auto"/>
            <w:vAlign w:val="bottom"/>
          </w:tcPr>
          <w:p w14:paraId="13D0BB1A"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260" w:type="dxa"/>
            <w:tcBorders>
              <w:top w:val="single" w:sz="4" w:space="0" w:color="auto"/>
            </w:tcBorders>
            <w:shd w:val="clear" w:color="auto" w:fill="auto"/>
            <w:vAlign w:val="bottom"/>
          </w:tcPr>
          <w:p w14:paraId="49A69FF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tcBorders>
              <w:top w:val="single" w:sz="4" w:space="0" w:color="auto"/>
            </w:tcBorders>
            <w:shd w:val="clear" w:color="auto" w:fill="auto"/>
            <w:vAlign w:val="bottom"/>
          </w:tcPr>
          <w:p w14:paraId="1853F0E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1%</w:t>
            </w:r>
          </w:p>
        </w:tc>
        <w:tc>
          <w:tcPr>
            <w:tcW w:w="900" w:type="dxa"/>
            <w:tcBorders>
              <w:top w:val="single" w:sz="4" w:space="0" w:color="auto"/>
            </w:tcBorders>
            <w:shd w:val="clear" w:color="auto" w:fill="auto"/>
            <w:vAlign w:val="bottom"/>
          </w:tcPr>
          <w:p w14:paraId="674D48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2.4%</w:t>
            </w:r>
          </w:p>
        </w:tc>
        <w:tc>
          <w:tcPr>
            <w:tcW w:w="900" w:type="dxa"/>
            <w:tcBorders>
              <w:top w:val="single" w:sz="4" w:space="0" w:color="auto"/>
            </w:tcBorders>
            <w:shd w:val="clear" w:color="auto" w:fill="auto"/>
            <w:vAlign w:val="bottom"/>
          </w:tcPr>
          <w:p w14:paraId="1AD2D4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1%</w:t>
            </w:r>
          </w:p>
        </w:tc>
        <w:tc>
          <w:tcPr>
            <w:tcW w:w="810" w:type="dxa"/>
            <w:tcBorders>
              <w:top w:val="single" w:sz="4" w:space="0" w:color="auto"/>
            </w:tcBorders>
            <w:shd w:val="clear" w:color="auto" w:fill="auto"/>
            <w:vAlign w:val="bottom"/>
          </w:tcPr>
          <w:p w14:paraId="252747D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4%</w:t>
            </w:r>
          </w:p>
        </w:tc>
      </w:tr>
      <w:tr w:rsidR="00C82448" w:rsidRPr="00676771" w14:paraId="2E2CAD8A" w14:textId="77777777" w:rsidTr="00E732BD">
        <w:trPr>
          <w:trHeight w:val="300"/>
        </w:trPr>
        <w:tc>
          <w:tcPr>
            <w:tcW w:w="1080" w:type="dxa"/>
            <w:shd w:val="clear" w:color="auto" w:fill="auto"/>
            <w:noWrap/>
            <w:vAlign w:val="bottom"/>
            <w:hideMark/>
          </w:tcPr>
          <w:p w14:paraId="2E26FFE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QUARRY</w:t>
            </w:r>
          </w:p>
        </w:tc>
        <w:tc>
          <w:tcPr>
            <w:tcW w:w="1080" w:type="dxa"/>
            <w:shd w:val="clear" w:color="auto" w:fill="auto"/>
            <w:noWrap/>
            <w:vAlign w:val="bottom"/>
            <w:hideMark/>
          </w:tcPr>
          <w:p w14:paraId="2932FC3C"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7</w:t>
            </w:r>
          </w:p>
        </w:tc>
        <w:tc>
          <w:tcPr>
            <w:tcW w:w="630" w:type="dxa"/>
            <w:shd w:val="clear" w:color="auto" w:fill="auto"/>
            <w:noWrap/>
            <w:vAlign w:val="bottom"/>
            <w:hideMark/>
          </w:tcPr>
          <w:p w14:paraId="240344B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63%</w:t>
            </w:r>
          </w:p>
        </w:tc>
        <w:tc>
          <w:tcPr>
            <w:tcW w:w="1080" w:type="dxa"/>
            <w:shd w:val="clear" w:color="auto" w:fill="auto"/>
            <w:vAlign w:val="bottom"/>
          </w:tcPr>
          <w:p w14:paraId="2C6F0B4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1260" w:type="dxa"/>
            <w:shd w:val="clear" w:color="auto" w:fill="auto"/>
            <w:vAlign w:val="bottom"/>
          </w:tcPr>
          <w:p w14:paraId="3B114A0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w:t>
            </w:r>
          </w:p>
        </w:tc>
        <w:tc>
          <w:tcPr>
            <w:tcW w:w="1170" w:type="dxa"/>
            <w:shd w:val="clear" w:color="auto" w:fill="auto"/>
            <w:vAlign w:val="bottom"/>
          </w:tcPr>
          <w:p w14:paraId="2151220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4093C861"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7%</w:t>
            </w:r>
          </w:p>
        </w:tc>
        <w:tc>
          <w:tcPr>
            <w:tcW w:w="900" w:type="dxa"/>
            <w:shd w:val="clear" w:color="auto" w:fill="auto"/>
            <w:vAlign w:val="bottom"/>
          </w:tcPr>
          <w:p w14:paraId="007AF68D"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3.3%</w:t>
            </w:r>
          </w:p>
        </w:tc>
        <w:tc>
          <w:tcPr>
            <w:tcW w:w="810" w:type="dxa"/>
            <w:shd w:val="clear" w:color="auto" w:fill="auto"/>
            <w:vAlign w:val="bottom"/>
          </w:tcPr>
          <w:p w14:paraId="0851336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6%</w:t>
            </w:r>
          </w:p>
        </w:tc>
      </w:tr>
      <w:tr w:rsidR="00C82448" w:rsidRPr="00676771" w14:paraId="19B28665" w14:textId="77777777" w:rsidTr="00AE451A">
        <w:trPr>
          <w:trHeight w:val="300"/>
        </w:trPr>
        <w:tc>
          <w:tcPr>
            <w:tcW w:w="1080" w:type="dxa"/>
            <w:shd w:val="clear" w:color="auto" w:fill="auto"/>
            <w:noWrap/>
            <w:vAlign w:val="bottom"/>
            <w:hideMark/>
          </w:tcPr>
          <w:p w14:paraId="030A46F0" w14:textId="77777777" w:rsidR="00C82448" w:rsidRPr="00676771" w:rsidRDefault="00C82448" w:rsidP="00E732BD">
            <w:pPr>
              <w:pStyle w:val="NoSpacing"/>
              <w:rPr>
                <w:rFonts w:asciiTheme="minorHAnsi" w:hAnsiTheme="minorHAnsi"/>
                <w:i/>
                <w:sz w:val="18"/>
                <w:szCs w:val="18"/>
              </w:rPr>
            </w:pPr>
            <w:r w:rsidRPr="00676771">
              <w:rPr>
                <w:rFonts w:asciiTheme="minorHAnsi" w:hAnsiTheme="minorHAnsi"/>
                <w:i/>
                <w:sz w:val="18"/>
                <w:szCs w:val="18"/>
              </w:rPr>
              <w:t xml:space="preserve">   VILLAGE (TOTAL)</w:t>
            </w:r>
          </w:p>
        </w:tc>
        <w:tc>
          <w:tcPr>
            <w:tcW w:w="1080" w:type="dxa"/>
            <w:shd w:val="clear" w:color="auto" w:fill="auto"/>
            <w:noWrap/>
            <w:vAlign w:val="bottom"/>
            <w:hideMark/>
          </w:tcPr>
          <w:p w14:paraId="3C501F12"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78</w:t>
            </w:r>
          </w:p>
        </w:tc>
        <w:tc>
          <w:tcPr>
            <w:tcW w:w="630" w:type="dxa"/>
            <w:shd w:val="clear" w:color="auto" w:fill="auto"/>
            <w:noWrap/>
            <w:vAlign w:val="bottom"/>
            <w:hideMark/>
          </w:tcPr>
          <w:p w14:paraId="68C4C8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5%</w:t>
            </w:r>
          </w:p>
        </w:tc>
        <w:tc>
          <w:tcPr>
            <w:tcW w:w="1080" w:type="dxa"/>
            <w:shd w:val="clear" w:color="auto" w:fill="auto"/>
            <w:vAlign w:val="bottom"/>
          </w:tcPr>
          <w:p w14:paraId="6047E0F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3.2%</w:t>
            </w:r>
          </w:p>
        </w:tc>
        <w:tc>
          <w:tcPr>
            <w:tcW w:w="1260" w:type="dxa"/>
            <w:shd w:val="clear" w:color="auto" w:fill="auto"/>
            <w:vAlign w:val="bottom"/>
          </w:tcPr>
          <w:p w14:paraId="408E589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9%</w:t>
            </w:r>
          </w:p>
        </w:tc>
        <w:tc>
          <w:tcPr>
            <w:tcW w:w="1170" w:type="dxa"/>
            <w:shd w:val="clear" w:color="auto" w:fill="auto"/>
            <w:vAlign w:val="bottom"/>
          </w:tcPr>
          <w:p w14:paraId="2FEA8D07"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shd w:val="clear" w:color="auto" w:fill="auto"/>
            <w:vAlign w:val="bottom"/>
          </w:tcPr>
          <w:p w14:paraId="54310109"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5.7%</w:t>
            </w:r>
          </w:p>
        </w:tc>
        <w:tc>
          <w:tcPr>
            <w:tcW w:w="900" w:type="dxa"/>
            <w:shd w:val="clear" w:color="auto" w:fill="auto"/>
            <w:vAlign w:val="bottom"/>
          </w:tcPr>
          <w:p w14:paraId="770198A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9.0%</w:t>
            </w:r>
          </w:p>
        </w:tc>
        <w:tc>
          <w:tcPr>
            <w:tcW w:w="810" w:type="dxa"/>
            <w:shd w:val="clear" w:color="auto" w:fill="auto"/>
            <w:vAlign w:val="bottom"/>
          </w:tcPr>
          <w:p w14:paraId="134A051B"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r>
      <w:tr w:rsidR="00C82448" w:rsidRPr="00676771" w14:paraId="49A29656" w14:textId="77777777" w:rsidTr="00AE451A">
        <w:trPr>
          <w:trHeight w:val="315"/>
        </w:trPr>
        <w:tc>
          <w:tcPr>
            <w:tcW w:w="1080" w:type="dxa"/>
            <w:tcBorders>
              <w:bottom w:val="single" w:sz="4" w:space="0" w:color="auto"/>
            </w:tcBorders>
            <w:shd w:val="clear" w:color="auto" w:fill="auto"/>
            <w:noWrap/>
            <w:vAlign w:val="bottom"/>
            <w:hideMark/>
          </w:tcPr>
          <w:p w14:paraId="70DAA342" w14:textId="0766093D" w:rsidR="00C82448" w:rsidRPr="00676771" w:rsidRDefault="002F57BF" w:rsidP="00E732BD">
            <w:pPr>
              <w:pStyle w:val="NoSpacing"/>
              <w:rPr>
                <w:rFonts w:asciiTheme="minorHAnsi" w:hAnsiTheme="minorHAnsi"/>
                <w:i/>
                <w:sz w:val="18"/>
                <w:szCs w:val="18"/>
              </w:rPr>
            </w:pPr>
            <w:r>
              <w:rPr>
                <w:rFonts w:asciiTheme="minorHAnsi" w:hAnsiTheme="minorHAnsi"/>
                <w:i/>
                <w:sz w:val="18"/>
                <w:szCs w:val="18"/>
              </w:rPr>
              <w:t xml:space="preserve">Fag’alu Stream </w:t>
            </w:r>
          </w:p>
        </w:tc>
        <w:tc>
          <w:tcPr>
            <w:tcW w:w="1080" w:type="dxa"/>
            <w:tcBorders>
              <w:bottom w:val="single" w:sz="4" w:space="0" w:color="auto"/>
            </w:tcBorders>
            <w:shd w:val="clear" w:color="auto" w:fill="auto"/>
            <w:noWrap/>
            <w:vAlign w:val="bottom"/>
            <w:hideMark/>
          </w:tcPr>
          <w:p w14:paraId="0EB621A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86</w:t>
            </w:r>
          </w:p>
        </w:tc>
        <w:tc>
          <w:tcPr>
            <w:tcW w:w="630" w:type="dxa"/>
            <w:tcBorders>
              <w:bottom w:val="single" w:sz="4" w:space="0" w:color="auto"/>
            </w:tcBorders>
            <w:shd w:val="clear" w:color="auto" w:fill="auto"/>
            <w:noWrap/>
            <w:vAlign w:val="bottom"/>
            <w:hideMark/>
          </w:tcPr>
          <w:p w14:paraId="7C34BA55"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0%</w:t>
            </w:r>
          </w:p>
        </w:tc>
        <w:tc>
          <w:tcPr>
            <w:tcW w:w="1080" w:type="dxa"/>
            <w:tcBorders>
              <w:bottom w:val="single" w:sz="4" w:space="0" w:color="auto"/>
            </w:tcBorders>
            <w:shd w:val="clear" w:color="auto" w:fill="auto"/>
            <w:vAlign w:val="bottom"/>
          </w:tcPr>
          <w:p w14:paraId="0DDD4C76"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4.6%</w:t>
            </w:r>
          </w:p>
        </w:tc>
        <w:tc>
          <w:tcPr>
            <w:tcW w:w="1260" w:type="dxa"/>
            <w:tcBorders>
              <w:bottom w:val="single" w:sz="4" w:space="0" w:color="auto"/>
            </w:tcBorders>
            <w:shd w:val="clear" w:color="auto" w:fill="auto"/>
            <w:vAlign w:val="bottom"/>
          </w:tcPr>
          <w:p w14:paraId="7DCB0ED3"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1%</w:t>
            </w:r>
          </w:p>
        </w:tc>
        <w:tc>
          <w:tcPr>
            <w:tcW w:w="1170" w:type="dxa"/>
            <w:tcBorders>
              <w:bottom w:val="single" w:sz="4" w:space="0" w:color="auto"/>
            </w:tcBorders>
            <w:shd w:val="clear" w:color="auto" w:fill="auto"/>
            <w:vAlign w:val="bottom"/>
          </w:tcPr>
          <w:p w14:paraId="7204AB3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0.2%</w:t>
            </w:r>
          </w:p>
        </w:tc>
        <w:tc>
          <w:tcPr>
            <w:tcW w:w="900" w:type="dxa"/>
            <w:tcBorders>
              <w:bottom w:val="single" w:sz="4" w:space="0" w:color="auto"/>
            </w:tcBorders>
            <w:shd w:val="clear" w:color="auto" w:fill="auto"/>
            <w:vAlign w:val="bottom"/>
          </w:tcPr>
          <w:p w14:paraId="38283810"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4.5%</w:t>
            </w:r>
          </w:p>
        </w:tc>
        <w:tc>
          <w:tcPr>
            <w:tcW w:w="900" w:type="dxa"/>
            <w:tcBorders>
              <w:bottom w:val="single" w:sz="4" w:space="0" w:color="auto"/>
            </w:tcBorders>
            <w:shd w:val="clear" w:color="auto" w:fill="auto"/>
            <w:vAlign w:val="bottom"/>
          </w:tcPr>
          <w:p w14:paraId="79FB9FBE"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8.6%</w:t>
            </w:r>
          </w:p>
        </w:tc>
        <w:tc>
          <w:tcPr>
            <w:tcW w:w="810" w:type="dxa"/>
            <w:tcBorders>
              <w:bottom w:val="single" w:sz="4" w:space="0" w:color="auto"/>
            </w:tcBorders>
            <w:shd w:val="clear" w:color="auto" w:fill="auto"/>
            <w:vAlign w:val="bottom"/>
          </w:tcPr>
          <w:p w14:paraId="452C255F" w14:textId="77777777" w:rsidR="00C82448" w:rsidRPr="00676771" w:rsidRDefault="00C82448" w:rsidP="00E732BD">
            <w:pPr>
              <w:pStyle w:val="NoSpacing"/>
              <w:rPr>
                <w:rFonts w:asciiTheme="minorHAnsi" w:hAnsiTheme="minorHAnsi"/>
                <w:color w:val="000000" w:themeColor="text1"/>
                <w:sz w:val="18"/>
                <w:szCs w:val="18"/>
              </w:rPr>
            </w:pPr>
            <w:r w:rsidRPr="00676771">
              <w:rPr>
                <w:rFonts w:asciiTheme="minorHAnsi" w:hAnsiTheme="minorHAnsi"/>
                <w:color w:val="000000" w:themeColor="text1"/>
                <w:sz w:val="18"/>
                <w:szCs w:val="18"/>
              </w:rPr>
              <w:t>1.0%</w:t>
            </w:r>
          </w:p>
        </w:tc>
      </w:tr>
    </w:tbl>
    <w:p w14:paraId="138BC67F" w14:textId="77777777" w:rsidR="00C82448" w:rsidRPr="00676771" w:rsidRDefault="00C82448" w:rsidP="00C82448">
      <w:pPr>
        <w:pStyle w:val="NoSpacing"/>
        <w:spacing w:after="120"/>
        <w:jc w:val="both"/>
      </w:pPr>
    </w:p>
    <w:p w14:paraId="4D70035D" w14:textId="55EBE335" w:rsidR="00FF0539" w:rsidRDefault="00FF0539" w:rsidP="000622A9">
      <w:pPr>
        <w:pStyle w:val="NoSpacing"/>
        <w:spacing w:after="120"/>
        <w:ind w:firstLine="720"/>
        <w:jc w:val="both"/>
      </w:pPr>
      <w:r w:rsidRPr="00676771">
        <w:t>In Faga’alu there is an open-pit aggregate quarry (~2ha) that accounts for the majority of the 1.1% bare land area in Faga’alu watershed (</w:t>
      </w:r>
      <w:r w:rsidR="00EC5FAC" w:rsidRPr="00676771">
        <w:t>Table 1</w:t>
      </w:r>
      <w:r w:rsidRPr="00676771">
        <w:t xml:space="preserve">).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rsidR="00CE2BD5">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00F71E62"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rsidR="00CE2BD5">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74417C57" w14:textId="77777777" w:rsidR="00C82448" w:rsidRPr="00676771" w:rsidRDefault="00C82448" w:rsidP="00C82448">
      <w:pPr>
        <w:pStyle w:val="NoSpacing"/>
        <w:keepNext/>
        <w:jc w:val="both"/>
      </w:pPr>
      <w:r w:rsidRPr="00676771">
        <w:rPr>
          <w:noProof/>
        </w:rPr>
        <w:drawing>
          <wp:inline distT="0" distB="0" distL="0" distR="0" wp14:anchorId="74499F64" wp14:editId="4774AB60">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4C118A" w14:textId="77777777" w:rsidR="00C82448" w:rsidRPr="0073313F" w:rsidRDefault="00C82448" w:rsidP="00C82448">
      <w:pPr>
        <w:pStyle w:val="Caption"/>
        <w:jc w:val="both"/>
      </w:pPr>
      <w:r w:rsidRPr="00676771">
        <w:t xml:space="preserve">Figure </w:t>
      </w:r>
      <w:r w:rsidR="00E732BD">
        <w:fldChar w:fldCharType="begin"/>
      </w:r>
      <w:r w:rsidR="00E732BD">
        <w:instrText xml:space="preserve"> SEQ Figure \* ARABIC </w:instrText>
      </w:r>
      <w:r w:rsidR="00E732BD">
        <w:fldChar w:fldCharType="separate"/>
      </w:r>
      <w:r w:rsidR="00DD50FD">
        <w:rPr>
          <w:noProof/>
        </w:rPr>
        <w:t>2</w:t>
      </w:r>
      <w:r w:rsidR="00E732BD">
        <w:rPr>
          <w:noProof/>
        </w:rPr>
        <w:fldChar w:fldCharType="end"/>
      </w:r>
      <w:r w:rsidRPr="00676771">
        <w:t xml:space="preserve"> Photos of the open-pit aggregate quarry in Faga'alu in 2012 (Top) and 2014 (Bottom). Photo: Messina</w:t>
      </w:r>
    </w:p>
    <w:p w14:paraId="7E4DAFD6" w14:textId="055F93CA" w:rsidR="000622A9" w:rsidRDefault="000622A9" w:rsidP="00C85A05">
      <w:pPr>
        <w:pStyle w:val="Heading2"/>
      </w:pPr>
      <w:r w:rsidRPr="00676771">
        <w:t>METHODS</w:t>
      </w:r>
    </w:p>
    <w:p w14:paraId="1DE7F488" w14:textId="74848B38" w:rsidR="00252FE3" w:rsidRDefault="00AE5D21" w:rsidP="006F58DD">
      <w:pPr>
        <w:ind w:firstLine="576"/>
      </w:pPr>
      <w:r w:rsidRPr="00703BBA">
        <w:t xml:space="preserve">A </w:t>
      </w:r>
      <w:r w:rsidR="006B5ED4">
        <w:t>nested-</w:t>
      </w:r>
      <w:r>
        <w:t>watershed approach was used to quantify the contribution of SSY from undisturbed and human-disturbed areas to total sediment loading to Faga’alu Bay</w:t>
      </w:r>
      <w:r w:rsidR="006B5ED4" w:rsidRPr="006B5ED4">
        <w:t xml:space="preserve"> </w:t>
      </w:r>
      <w:r w:rsidR="006B5ED4">
        <w:t>during baseflow, and during storm events of varying magnitude</w:t>
      </w:r>
      <w:r>
        <w:t>.</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rsidR="00CE2BD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rsidR="00CE2BD5">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6445B0D5" w14:textId="77777777" w:rsidR="00AE5D21" w:rsidRPr="00646FB0" w:rsidRDefault="00AE5D21" w:rsidP="00C85A05">
      <w:pPr>
        <w:pStyle w:val="Heading3"/>
      </w:pPr>
      <w:bookmarkStart w:id="13" w:name="_Toc389207902"/>
      <w:r>
        <w:t>Predicting event</w:t>
      </w:r>
      <w:r w:rsidRPr="00646FB0">
        <w:t xml:space="preserve"> suspended sediment yield</w:t>
      </w:r>
      <w:bookmarkEnd w:id="13"/>
      <w:r>
        <w:t xml:space="preserve"> (SSY</w:t>
      </w:r>
      <w:r w:rsidRPr="006E18FD">
        <w:rPr>
          <w:vertAlign w:val="subscript"/>
        </w:rPr>
        <w:t>EV</w:t>
      </w:r>
      <w:r>
        <w:t>)</w:t>
      </w:r>
    </w:p>
    <w:p w14:paraId="609DC7B9" w14:textId="6BABFE00" w:rsidR="00AE5D21" w:rsidRPr="00703BBA" w:rsidRDefault="00AE5D21" w:rsidP="00AE5D21">
      <w:pPr>
        <w:ind w:firstLine="720"/>
      </w:pPr>
      <w:bookmarkStart w:id="14"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w:t>
      </w:r>
      <w:r>
        <w:lastRenderedPageBreak/>
        <w:t xml:space="preserve">continuous suspended sediment load from measured or modeled discharge (Q) and suspended sediment concentration (SSC)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14"/>
    </w:p>
    <w:tbl>
      <w:tblPr>
        <w:tblStyle w:val="TableGrid"/>
        <w:tblW w:w="0" w:type="auto"/>
        <w:tblLook w:val="04A0" w:firstRow="1" w:lastRow="0" w:firstColumn="1" w:lastColumn="0" w:noHBand="0" w:noVBand="1"/>
      </w:tblPr>
      <w:tblGrid>
        <w:gridCol w:w="3116"/>
        <w:gridCol w:w="3117"/>
        <w:gridCol w:w="3117"/>
      </w:tblGrid>
      <w:tr w:rsidR="00AE5D21" w:rsidRPr="00703BBA" w14:paraId="5D2E958F" w14:textId="77777777" w:rsidTr="00D33038">
        <w:tc>
          <w:tcPr>
            <w:tcW w:w="3116" w:type="dxa"/>
            <w:tcBorders>
              <w:top w:val="nil"/>
              <w:left w:val="nil"/>
              <w:bottom w:val="nil"/>
              <w:right w:val="nil"/>
            </w:tcBorders>
          </w:tcPr>
          <w:p w14:paraId="2003F713" w14:textId="77777777" w:rsidR="00AE5D21" w:rsidRPr="00703BBA" w:rsidRDefault="00AE5D21" w:rsidP="00D33038"/>
        </w:tc>
        <w:tc>
          <w:tcPr>
            <w:tcW w:w="3117" w:type="dxa"/>
            <w:tcBorders>
              <w:top w:val="nil"/>
              <w:left w:val="nil"/>
              <w:bottom w:val="nil"/>
              <w:right w:val="nil"/>
            </w:tcBorders>
          </w:tcPr>
          <w:p w14:paraId="532A58D6" w14:textId="77777777" w:rsidR="00AE5D21" w:rsidRPr="00703BBA" w:rsidRDefault="00E732BD" w:rsidP="00D33038">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1A9EE7C8" w14:textId="77777777" w:rsidR="00AE5D21" w:rsidRPr="00703BBA" w:rsidRDefault="00AE5D21" w:rsidP="00D33038">
            <w:pPr>
              <w:jc w:val="right"/>
            </w:pPr>
            <w:r>
              <w:t>Equation 1</w:t>
            </w:r>
          </w:p>
        </w:tc>
      </w:tr>
      <w:tr w:rsidR="00AE5D21" w:rsidRPr="00703BBA" w14:paraId="4594A0DD" w14:textId="77777777" w:rsidTr="00D33038">
        <w:tc>
          <w:tcPr>
            <w:tcW w:w="9350" w:type="dxa"/>
            <w:gridSpan w:val="3"/>
            <w:tcBorders>
              <w:top w:val="nil"/>
              <w:left w:val="nil"/>
              <w:bottom w:val="nil"/>
              <w:right w:val="nil"/>
            </w:tcBorders>
          </w:tcPr>
          <w:p w14:paraId="5F2C67BD" w14:textId="77777777" w:rsidR="00AE5D21" w:rsidRPr="00703BBA" w:rsidRDefault="00AE5D21" w:rsidP="00D33038">
            <w:r w:rsidRPr="00703BBA">
              <w:t xml:space="preserve">wher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71EC2B01" w14:textId="6FC87BA3" w:rsidR="00AE5D21" w:rsidRDefault="00AE5D21" w:rsidP="00AE5D21">
      <w:pPr>
        <w:ind w:firstLine="576"/>
      </w:pPr>
      <w:r>
        <w:t>SSY</w:t>
      </w:r>
      <w:r>
        <w:rPr>
          <w:vertAlign w:val="subscript"/>
        </w:rPr>
        <w:t>EV</w:t>
      </w:r>
      <w:r>
        <w:t xml:space="preserve"> may be correlated with precipitation or discharg</w:t>
      </w:r>
      <w:r w:rsidR="00252FE3">
        <w:t>e variables (“storm metrics”), so f</w:t>
      </w:r>
      <w:r>
        <w:t xml:space="preserve">our storm metrics </w:t>
      </w:r>
      <w:r w:rsidR="0076336B">
        <w:t>were</w:t>
      </w:r>
      <w:r>
        <w:t xml:space="preserve"> </w:t>
      </w:r>
      <w:r w:rsidR="00252FE3">
        <w:t xml:space="preserve">tested in this research: </w:t>
      </w:r>
      <w:r>
        <w:t xml:space="preserve">total event precipitation (Psum), EI30 rainfall erosivity (EI30)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peak event discharge (Qmax)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006B5ED4"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xml:space="preserve">, so both Pearson’s and Spearman’s correlation coefficients </w:t>
      </w:r>
      <w:r w:rsidR="0076336B">
        <w:t>were</w:t>
      </w:r>
      <w:r>
        <w:t xml:space="preserve"> calculated to select the best predictor of SSY</w:t>
      </w:r>
      <w:r>
        <w:rPr>
          <w:vertAlign w:val="subscript"/>
        </w:rPr>
        <w:t>EV</w:t>
      </w:r>
      <w:r>
        <w:t xml:space="preserve"> from the total watershed, and from each subwatershed.</w:t>
      </w:r>
      <w:r w:rsidRPr="00FE5ECA">
        <w:t xml:space="preserve"> </w:t>
      </w:r>
    </w:p>
    <w:p w14:paraId="0C3AB4B6" w14:textId="77777777" w:rsidR="00AE5D21" w:rsidRDefault="00AE5D21" w:rsidP="00AE5D21">
      <w:pPr>
        <w:ind w:firstLine="576"/>
      </w:pPr>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AE5D21" w14:paraId="07A84776" w14:textId="77777777" w:rsidTr="00D33038">
        <w:tc>
          <w:tcPr>
            <w:tcW w:w="3116" w:type="dxa"/>
            <w:tcBorders>
              <w:top w:val="nil"/>
              <w:left w:val="nil"/>
              <w:bottom w:val="nil"/>
              <w:right w:val="nil"/>
            </w:tcBorders>
          </w:tcPr>
          <w:p w14:paraId="43335A99" w14:textId="77777777" w:rsidR="00AE5D21" w:rsidRDefault="00AE5D21" w:rsidP="00C750FC">
            <w:pPr>
              <w:spacing w:after="120"/>
            </w:pPr>
          </w:p>
        </w:tc>
        <w:tc>
          <w:tcPr>
            <w:tcW w:w="3117" w:type="dxa"/>
            <w:tcBorders>
              <w:top w:val="nil"/>
              <w:left w:val="nil"/>
              <w:bottom w:val="nil"/>
              <w:right w:val="nil"/>
            </w:tcBorders>
          </w:tcPr>
          <w:p w14:paraId="24276711" w14:textId="77777777" w:rsidR="00AE5D21" w:rsidRDefault="00E732BD" w:rsidP="00C750FC">
            <w:pPr>
              <w:spacing w:after="120"/>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16A9B598" w14:textId="77777777" w:rsidR="00AE5D21" w:rsidRDefault="00AE5D21" w:rsidP="00C750FC">
            <w:pPr>
              <w:spacing w:after="120"/>
              <w:jc w:val="right"/>
            </w:pPr>
            <w:r>
              <w:t>Equation 2</w:t>
            </w:r>
          </w:p>
        </w:tc>
      </w:tr>
      <w:tr w:rsidR="00AE5D21" w14:paraId="31FAC678" w14:textId="77777777" w:rsidTr="00D33038">
        <w:tc>
          <w:tcPr>
            <w:tcW w:w="9350" w:type="dxa"/>
            <w:gridSpan w:val="3"/>
            <w:tcBorders>
              <w:top w:val="nil"/>
              <w:left w:val="nil"/>
              <w:bottom w:val="nil"/>
              <w:right w:val="nil"/>
            </w:tcBorders>
          </w:tcPr>
          <w:p w14:paraId="5DCA3908" w14:textId="59830205" w:rsidR="00AE5D21" w:rsidRDefault="00AE5D21" w:rsidP="00252FE3">
            <w:pPr>
              <w:spacing w:after="120"/>
            </w:pPr>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rsidR="00CE2BD5">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xml:space="preserve">, normalized for watershed area. Linear functions </w:t>
            </w:r>
            <w:r w:rsidR="00252FE3">
              <w:t>were</w:t>
            </w:r>
            <w:r>
              <w:t xml:space="preserv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155E7CDA" w14:textId="77777777" w:rsidR="00252FE3" w:rsidRDefault="00252FE3" w:rsidP="00C85A05">
      <w:pPr>
        <w:pStyle w:val="Heading3"/>
      </w:pPr>
      <w:r>
        <w:t>Disturbance Ratio</w:t>
      </w:r>
    </w:p>
    <w:p w14:paraId="64E88678" w14:textId="77777777" w:rsidR="00252FE3" w:rsidRDefault="00252FE3" w:rsidP="00252FE3">
      <w:pPr>
        <w:ind w:firstLine="576"/>
      </w:pPr>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SSY</w:t>
      </w:r>
      <w:r>
        <w:rPr>
          <w:vertAlign w:val="subscript"/>
        </w:rPr>
        <w:t>pr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252FE3" w14:paraId="6B96B704" w14:textId="77777777" w:rsidTr="00D33038">
        <w:tc>
          <w:tcPr>
            <w:tcW w:w="1705" w:type="dxa"/>
          </w:tcPr>
          <w:p w14:paraId="477B8A2D" w14:textId="77777777" w:rsidR="00252FE3" w:rsidRDefault="00252FE3" w:rsidP="00D33038"/>
        </w:tc>
        <w:tc>
          <w:tcPr>
            <w:tcW w:w="5760" w:type="dxa"/>
          </w:tcPr>
          <w:p w14:paraId="6970BF5B" w14:textId="77777777" w:rsidR="00252FE3" w:rsidRDefault="00252FE3" w:rsidP="00D33038">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2569EC30" w14:textId="77777777" w:rsidR="00252FE3" w:rsidRDefault="00252FE3" w:rsidP="00D33038">
            <w:pPr>
              <w:jc w:val="right"/>
            </w:pPr>
            <w:r>
              <w:t>Equation 3</w:t>
            </w:r>
          </w:p>
        </w:tc>
      </w:tr>
    </w:tbl>
    <w:p w14:paraId="0FF7FC88" w14:textId="77777777" w:rsidR="00252FE3" w:rsidRDefault="00252FE3" w:rsidP="00252FE3">
      <w:r>
        <w:t>SSY</w:t>
      </w:r>
      <w:r>
        <w:rPr>
          <w:vertAlign w:val="subscript"/>
        </w:rPr>
        <w:t>pre</w:t>
      </w:r>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252FE3" w14:paraId="502A2F3D" w14:textId="77777777" w:rsidTr="00D33038">
        <w:tc>
          <w:tcPr>
            <w:tcW w:w="1710" w:type="dxa"/>
          </w:tcPr>
          <w:p w14:paraId="379FAC6C" w14:textId="77777777" w:rsidR="00252FE3" w:rsidRDefault="00252FE3" w:rsidP="00D33038"/>
        </w:tc>
        <w:tc>
          <w:tcPr>
            <w:tcW w:w="5760" w:type="dxa"/>
          </w:tcPr>
          <w:p w14:paraId="03A67BDC" w14:textId="77777777" w:rsidR="00252FE3" w:rsidRDefault="00E732BD" w:rsidP="00D33038">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24EA6B7C" w14:textId="77777777" w:rsidR="00252FE3" w:rsidRDefault="00252FE3" w:rsidP="00D33038">
            <w:pPr>
              <w:jc w:val="right"/>
            </w:pPr>
            <w:r>
              <w:t>Equation 4</w:t>
            </w:r>
          </w:p>
        </w:tc>
      </w:tr>
    </w:tbl>
    <w:p w14:paraId="7D632407" w14:textId="77777777" w:rsidR="00252FE3" w:rsidRDefault="00252FE3" w:rsidP="00252FE3">
      <w:r>
        <w:t xml:space="preserve">The percent contribution and DR will be calculated for each storm and </w:t>
      </w:r>
      <w:r w:rsidRPr="006529E4">
        <w:t xml:space="preserve">averaged </w:t>
      </w:r>
      <w:r>
        <w:t>to determine the contribution of each subwatershed to total SSY.</w:t>
      </w:r>
    </w:p>
    <w:p w14:paraId="6E98CBB9" w14:textId="77777777" w:rsidR="00C750FC" w:rsidRDefault="00C750FC" w:rsidP="00C85A05">
      <w:pPr>
        <w:pStyle w:val="Heading3"/>
      </w:pPr>
      <w:r w:rsidRPr="00676771">
        <w:t>Data Collection</w:t>
      </w:r>
    </w:p>
    <w:p w14:paraId="76CC5FAE" w14:textId="77777777" w:rsidR="00C750FC" w:rsidRPr="00676771" w:rsidRDefault="00C750FC" w:rsidP="00C85A05">
      <w:pPr>
        <w:pStyle w:val="Heading4"/>
      </w:pPr>
      <w:r w:rsidRPr="00676771">
        <w:t>Precipitation</w:t>
      </w:r>
    </w:p>
    <w:p w14:paraId="197F9092" w14:textId="0E7B1B28" w:rsidR="00C750FC" w:rsidRPr="00676771" w:rsidRDefault="00C750FC" w:rsidP="00C750FC">
      <w:pPr>
        <w:spacing w:after="120" w:line="240" w:lineRule="auto"/>
        <w:ind w:firstLine="720"/>
        <w:jc w:val="both"/>
      </w:pPr>
      <w:r w:rsidRPr="00676771">
        <w:t xml:space="preserve">Precipitation (P) was </w:t>
      </w:r>
      <w:r w:rsidR="00252FE3">
        <w:t>measur</w:t>
      </w:r>
      <w:r w:rsidRPr="00676771">
        <w:t>ed with Rainwise RAINEW tippi</w:t>
      </w:r>
      <w:r w:rsidR="007213F2">
        <w:t>ng-bucket rain gages at 1 min</w:t>
      </w:r>
      <w:r w:rsidRPr="00676771">
        <w:t xml:space="preserve"> intervals at </w:t>
      </w:r>
      <w:commentRangeStart w:id="15"/>
      <w:r w:rsidRPr="00676771">
        <w:t xml:space="preserve">three locations </w:t>
      </w:r>
      <w:commentRangeEnd w:id="15"/>
      <w:r w:rsidRPr="00676771">
        <w:rPr>
          <w:rStyle w:val="CommentReference"/>
        </w:rPr>
        <w:commentReference w:id="15"/>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rsidR="00252FE3">
        <w:t xml:space="preserve">. </w:t>
      </w:r>
      <w:r w:rsidRPr="00676771">
        <w:t>Data at RG2 was only recorded January-March, 2012, to determine a relationship between elevation and precipita</w:t>
      </w:r>
      <w:r w:rsidR="007213F2">
        <w:t>tion. Precipitation at 15 min</w:t>
      </w:r>
      <w:r w:rsidRPr="00676771">
        <w:t xml:space="preserve"> intervals was also measured at the Vantage Pro Weather Station (Wx) and used to fill any data gaps in the precipitation </w:t>
      </w:r>
      <w:r w:rsidRPr="00676771">
        <w:lastRenderedPageBreak/>
        <w:t xml:space="preserve">recorded at RG1.  The event total precipitation (Psum) and EI30 </w:t>
      </w:r>
      <w:r w:rsidR="00643B8F">
        <w:t xml:space="preserve">for storm events </w:t>
      </w:r>
      <w:r w:rsidRPr="00676771">
        <w:t>were calculated using</w:t>
      </w:r>
      <w:r w:rsidR="00643B8F">
        <w:t xml:space="preserve"> data from</w:t>
      </w:r>
      <w:r w:rsidRPr="00676771">
        <w:t xml:space="preserve"> RG1, with data gaps filled by data from Wx.</w:t>
      </w:r>
      <w:bookmarkStart w:id="16" w:name="_GoBack"/>
      <w:bookmarkEnd w:id="16"/>
    </w:p>
    <w:p w14:paraId="4DD9FC57" w14:textId="77777777" w:rsidR="00C750FC" w:rsidRPr="00676771" w:rsidRDefault="00C750FC" w:rsidP="00C85A05">
      <w:pPr>
        <w:pStyle w:val="Heading4"/>
      </w:pPr>
      <w:r w:rsidRPr="00676771">
        <w:t>Discharge</w:t>
      </w:r>
    </w:p>
    <w:p w14:paraId="6191F5BE" w14:textId="10379E3E" w:rsidR="00C750FC" w:rsidRPr="00676771" w:rsidRDefault="00C750FC" w:rsidP="00C750FC">
      <w:pPr>
        <w:spacing w:after="120" w:line="240" w:lineRule="auto"/>
        <w:ind w:firstLine="720"/>
      </w:pPr>
      <w:r w:rsidRPr="00676771">
        <w:rPr>
          <w:rStyle w:val="CommentReference"/>
        </w:rPr>
        <w:commentReference w:id="17"/>
      </w:r>
      <w:r w:rsidRPr="00676771">
        <w:t>Stream discharge (Q) was derived from 15 min interval stream stage measurements, using a stage-discharge rating curve calibrated to Q</w:t>
      </w:r>
      <w:r w:rsidR="00643B8F">
        <w:t xml:space="preserve"> measurements made</w:t>
      </w:r>
      <w:r w:rsidRPr="00676771">
        <w:t xml:space="preserve"> under baseflow and stormflow conditions. Stream stage was measured with non-vented pressure transducers (PT) (Solinst Levelogger or Onset HOBO Water Level Logger) installe</w:t>
      </w:r>
      <w:r w:rsidR="00643B8F">
        <w:t xml:space="preserve">d at two locations in Faga’alu: FOREST and </w:t>
      </w:r>
      <w:r w:rsidRPr="00676771">
        <w:t>VILLAGE. Stream gauging sites were chosen to take advantage of existing control structures (FOREST) or stabilized streambed and banks (VILLAGE</w:t>
      </w:r>
      <w:r w:rsidR="00643B8F">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rsidR="00643B8F">
        <w:t xml:space="preserve"> to calculate stage from PT’s</w:t>
      </w:r>
      <w:r w:rsidRPr="00676771">
        <w:t xml:space="preserve"> was collected at Wx. Data gaps were filled by barometric data from stations at Pago Pago Harbor (NSTP6), Tafuna International Airport (TAFUNA), and NOAA Cli</w:t>
      </w:r>
      <w:r w:rsidR="00643B8F">
        <w:t>mate Observatory at Tula (TULA)</w:t>
      </w:r>
      <w:r w:rsidRPr="00676771">
        <w:t>. Priority was given to station that was closest to the watershed with valid barometric pressure data.</w:t>
      </w:r>
    </w:p>
    <w:p w14:paraId="4F762B6A" w14:textId="4920BF99" w:rsidR="00252FE3" w:rsidRPr="00676771" w:rsidRDefault="00C750FC" w:rsidP="00252FE3">
      <w:pPr>
        <w:spacing w:after="120" w:line="240" w:lineRule="auto"/>
        <w:ind w:firstLine="720"/>
        <w:jc w:val="both"/>
      </w:pPr>
      <w:r>
        <w:t>Discharge</w:t>
      </w:r>
      <w:r w:rsidR="00643B8F">
        <w:t xml:space="preserve"> (Q)</w:t>
      </w:r>
      <w:r w:rsidRPr="00676771">
        <w:t xml:space="preserve"> was measured in the field by the area-velocity method (AV) using a Marsh-McBirney flowmeter to measure flow velocity and channel surveys to measure stream cross-section geometry </w:t>
      </w:r>
      <w:r w:rsidRPr="00676771">
        <w:fldChar w:fldCharType="begin" w:fldLock="1"/>
      </w:r>
      <w:r w:rsidR="00CE2BD5">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487481CE" w14:textId="77777777" w:rsidR="00C750FC" w:rsidRPr="00676771" w:rsidRDefault="00C750FC" w:rsidP="00C750FC">
      <w:pPr>
        <w:spacing w:after="120" w:line="240" w:lineRule="auto"/>
      </w:pPr>
      <w:r w:rsidRPr="00676771">
        <w:t>Suspended Sediment Discharge</w:t>
      </w:r>
    </w:p>
    <w:p w14:paraId="38A48F75" w14:textId="2CC3EA0D" w:rsidR="00C750FC" w:rsidRDefault="00C750FC" w:rsidP="00C750FC">
      <w:pPr>
        <w:ind w:firstLine="720"/>
        <w:jc w:val="both"/>
      </w:pPr>
      <w:r w:rsidRPr="00676771">
        <w:t xml:space="preserve">Suspended sediment concentration (SSC) </w:t>
      </w:r>
      <w:r w:rsidR="007213F2">
        <w:t>at 15 min</w:t>
      </w:r>
      <w:r>
        <w:t xml:space="preserve">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rsidR="007213F2">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26E04C91" w14:textId="77777777" w:rsidR="007213F2" w:rsidRDefault="00C750FC" w:rsidP="00C750FC">
      <w:pPr>
        <w:ind w:firstLine="720"/>
        <w:jc w:val="both"/>
      </w:pPr>
      <w:commentRangeStart w:id="18"/>
      <w:r>
        <w:t xml:space="preserve">Turbidity </w:t>
      </w:r>
      <w:r w:rsidR="007213F2">
        <w:t xml:space="preserve">(T) </w:t>
      </w:r>
      <w:r>
        <w:t>was me</w:t>
      </w:r>
      <w:r w:rsidR="007213F2">
        <w:t>asured at 5 min</w:t>
      </w:r>
      <w:r>
        <w:t xml:space="preserve"> intervals at FOREST</w:t>
      </w:r>
      <w:r w:rsidR="007213F2">
        <w:t xml:space="preserve"> and</w:t>
      </w:r>
      <w:r>
        <w:t xml:space="preserve"> VILLAGE. Turbidity was measured at VILLAGE using a YSI 600OMS sonde with 6136 Turbidity Probe from February 2012 until it was damaged in May 2012. As a replacement, a CampbellSci OBS500 was then deployed at VILLAGE in March 2013 to March 2014, </w:t>
      </w:r>
      <w:r w:rsidR="007213F2">
        <w:t xml:space="preserve">but </w:t>
      </w:r>
      <w:r>
        <w:t>no data</w:t>
      </w:r>
      <w:r w:rsidR="007213F2">
        <w:t xml:space="preserve"> was recorded</w:t>
      </w:r>
      <w:r>
        <w:t xml:space="preserve"> from August 2013 –January 2014 due to instrument malfunction. A new CampbellSci OBS500 was installed at VILLAGE from January to August, 2014. Turbidity was measured at FOREST using a Greenspan TS3000 turbidimeter from January 2012 to July 2012 when it was vandalized and destroyed. The YSI turbidimeter </w:t>
      </w:r>
      <w:r w:rsidR="007213F2">
        <w:t>previously deployed at</w:t>
      </w:r>
      <w:r>
        <w:t xml:space="preserve"> VILLAGE was repaired and redeployed at FOREST June 2013 to October 2013, and January 2014 to August 2014. Turbidity of grab samples was also measured in the laboratory by a LaMotte 20/20 turbidimeter (LAB) to com</w:t>
      </w:r>
      <w:r w:rsidR="007213F2">
        <w:t>pare to T measured in the field.</w:t>
      </w:r>
      <w:r>
        <w:t xml:space="preserve"> Turbidity</w:t>
      </w:r>
      <w:r w:rsidR="007213F2">
        <w:t xml:space="preserve"> data was resampled to 15 min</w:t>
      </w:r>
      <w:r>
        <w:t xml:space="preserve"> intervals </w:t>
      </w:r>
      <w:r w:rsidR="007213F2">
        <w:t>corresponding to</w:t>
      </w:r>
      <w:r>
        <w:t xml:space="preserve">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8"/>
      <w:r>
        <w:rPr>
          <w:rStyle w:val="CommentReference"/>
        </w:rPr>
        <w:commentReference w:id="18"/>
      </w:r>
      <w:r w:rsidRPr="00484DA2">
        <w:t xml:space="preserve"> </w:t>
      </w:r>
    </w:p>
    <w:p w14:paraId="1C204A42" w14:textId="05E627FA" w:rsidR="00C750FC" w:rsidRDefault="00C750FC" w:rsidP="00C750FC">
      <w:pPr>
        <w:ind w:firstLine="720"/>
        <w:jc w:val="both"/>
      </w:pPr>
      <w:r>
        <w:t>The VILLAGE-YSI rating was used to convert turbidity from all instruments to SSC, due to its good fit over the full range of SSC samples</w:t>
      </w:r>
    </w:p>
    <w:p w14:paraId="1DCD75C9" w14:textId="46FA3110" w:rsidR="00C750FC" w:rsidRDefault="00C750FC" w:rsidP="00C750FC">
      <w:pPr>
        <w:ind w:firstLine="576"/>
        <w:jc w:val="both"/>
        <w:rPr>
          <w:noProof/>
        </w:rPr>
      </w:pPr>
      <w:r>
        <w:t xml:space="preserve">Stream water samples </w:t>
      </w:r>
      <w:r w:rsidR="00905A9A">
        <w:t xml:space="preserve">for SSC </w:t>
      </w:r>
      <w:r>
        <w:t xml:space="preserve">were collected by dip sampling with 500mL </w:t>
      </w:r>
      <w:r w:rsidR="00905A9A">
        <w:t xml:space="preserve">HDPE bottles at FOREST, QUARRY, </w:t>
      </w:r>
      <w:r w:rsidR="007213F2">
        <w:t xml:space="preserve">and </w:t>
      </w:r>
      <w:r>
        <w:t>VILLAGE, and by ISCO 3700 Autosamplers at QUARRY</w:t>
      </w:r>
      <w:r w:rsidR="007213F2">
        <w:t xml:space="preserve">. </w:t>
      </w:r>
      <w:r>
        <w:t xml:space="preserve">Other sites were sampled opportunistically during storm events. </w:t>
      </w:r>
      <w:commentRangeStart w:id="19"/>
      <w:r>
        <w:rPr>
          <w:noProof/>
        </w:rPr>
        <w:t xml:space="preserve">From January 6, 2012, to February 26, 2014, </w:t>
      </w:r>
      <w:r w:rsidR="00905A9A">
        <w:rPr>
          <w:noProof/>
        </w:rPr>
        <w:t xml:space="preserve">610 samples were </w:t>
      </w:r>
      <w:r w:rsidR="00905A9A">
        <w:rPr>
          <w:noProof/>
        </w:rPr>
        <w:lastRenderedPageBreak/>
        <w:t>collected at 12</w:t>
      </w:r>
      <w:r>
        <w:rPr>
          <w:noProof/>
        </w:rPr>
        <w:t xml:space="preserve"> sites in Faga’alu and analyzed for SSC. </w:t>
      </w:r>
      <w:r w:rsidR="00905A9A">
        <w:t xml:space="preserve">Samples were analyzed in the field using gravimetric methods </w:t>
      </w:r>
      <w:r w:rsidR="00905A9A">
        <w:fldChar w:fldCharType="begin" w:fldLock="1"/>
      </w:r>
      <w:r w:rsidR="00CE2BD5">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rsidR="00905A9A">
        <w:fldChar w:fldCharType="separate"/>
      </w:r>
      <w:r w:rsidR="00905A9A" w:rsidRPr="00905A9A">
        <w:rPr>
          <w:noProof/>
        </w:rPr>
        <w:t>(Gray et al., 2000)</w:t>
      </w:r>
      <w:r w:rsidR="00905A9A">
        <w:fldChar w:fldCharType="end"/>
      </w:r>
      <w:r w:rsidR="00905A9A">
        <w:t xml:space="preserve">. </w:t>
      </w:r>
      <w:r>
        <w:t>Water samples were vacuum filtered on 47mm, 0.7um Millipore AP40 glass fiber filters, oven dried at 100˚C for one hour, cooled and weighed to determine SSC (mg/L</w:t>
      </w:r>
      <w:r w:rsidR="00905A9A">
        <w:t>)</w:t>
      </w:r>
      <w:r>
        <w:t>.</w:t>
      </w:r>
      <w:r>
        <w:rPr>
          <w:noProof/>
        </w:rPr>
        <w:t xml:space="preserve"> </w:t>
      </w:r>
      <w:commentRangeEnd w:id="19"/>
      <w:r>
        <w:rPr>
          <w:rStyle w:val="CommentReference"/>
        </w:rPr>
        <w:commentReference w:id="19"/>
      </w:r>
      <w:commentRangeStart w:id="20"/>
      <w:r>
        <w:rPr>
          <w:noProof/>
        </w:rPr>
        <w:t xml:space="preserve">Three main sampling locations in Faga’alu are the focus in this analysis: 1) Upstream (FOREST)(n=55), 2) immediately downstream of the Quarry (QUARRY)(n=247), and 3) Downstream (VILLAGE)(n=155). </w:t>
      </w:r>
      <w:commentRangeEnd w:id="20"/>
      <w:r>
        <w:rPr>
          <w:rStyle w:val="CommentReference"/>
        </w:rPr>
        <w:commentReference w:id="20"/>
      </w:r>
    </w:p>
    <w:p w14:paraId="6E2C4F26" w14:textId="77777777" w:rsidR="00C750FC" w:rsidRDefault="00C750FC" w:rsidP="00C85A05">
      <w:pPr>
        <w:pStyle w:val="Heading3"/>
        <w:rPr>
          <w:noProof/>
        </w:rPr>
      </w:pPr>
      <w:r>
        <w:rPr>
          <w:noProof/>
        </w:rPr>
        <w:t>Measurement Uncertainty</w:t>
      </w:r>
    </w:p>
    <w:p w14:paraId="34E5484F" w14:textId="07E8B1D8" w:rsidR="00C750FC" w:rsidRDefault="00C750FC" w:rsidP="00C750FC">
      <w:pPr>
        <w:ind w:firstLine="576"/>
      </w:pPr>
      <w:r w:rsidRPr="00C26E73">
        <w:t xml:space="preserve">Uncertainty </w:t>
      </w:r>
      <w:r>
        <w:t>in SSY</w:t>
      </w:r>
      <w:r w:rsidRPr="002A4513">
        <w:rPr>
          <w:vertAlign w:val="subscript"/>
        </w:rPr>
        <w:t>EV</w:t>
      </w:r>
      <w:r>
        <w:t xml:space="preserve"> estimates arises from both measurement and model errors, includ</w:t>
      </w:r>
      <w:r w:rsidR="00905A9A">
        <w:t>ing models of stage-discharge (s</w:t>
      </w:r>
      <w:r>
        <w:t>tage-Q) and</w:t>
      </w:r>
      <w:r w:rsidR="00905A9A">
        <w:t xml:space="preserve"> turbidity-suspended sediment concentration</w:t>
      </w:r>
      <w:r>
        <w:t xml:space="preserve"> </w:t>
      </w:r>
      <w:r w:rsidR="00905A9A">
        <w:t>(</w:t>
      </w:r>
      <w:r>
        <w:t>T-SSC</w:t>
      </w:r>
      <w:r w:rsidR="00905A9A">
        <w:t>)</w:t>
      </w:r>
      <w:r>
        <w:t xml:space="preserve"> </w:t>
      </w:r>
      <w:r>
        <w:fldChar w:fldCharType="begin" w:fldLock="1"/>
      </w:r>
      <w:r w:rsidR="00CE2BD5">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00BD5D91"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rsidR="00CE2BD5">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750FC" w14:paraId="01DD5D02" w14:textId="77777777" w:rsidTr="00D33038">
        <w:tc>
          <w:tcPr>
            <w:tcW w:w="1530" w:type="dxa"/>
            <w:tcBorders>
              <w:top w:val="nil"/>
              <w:left w:val="nil"/>
              <w:bottom w:val="nil"/>
              <w:right w:val="nil"/>
            </w:tcBorders>
          </w:tcPr>
          <w:p w14:paraId="5B13E0EE" w14:textId="77777777" w:rsidR="00C750FC" w:rsidRDefault="00C750FC" w:rsidP="00D33038"/>
        </w:tc>
        <w:tc>
          <w:tcPr>
            <w:tcW w:w="6480" w:type="dxa"/>
            <w:tcBorders>
              <w:top w:val="nil"/>
              <w:left w:val="nil"/>
              <w:bottom w:val="nil"/>
              <w:right w:val="nil"/>
            </w:tcBorders>
          </w:tcPr>
          <w:p w14:paraId="24A8E952" w14:textId="77777777" w:rsidR="00C750FC" w:rsidRDefault="00C750FC" w:rsidP="00D33038">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7F0BC6FA" w14:textId="77777777" w:rsidR="00C750FC" w:rsidRDefault="00C750FC" w:rsidP="00D33038">
            <w:pPr>
              <w:jc w:val="right"/>
            </w:pPr>
            <w:r>
              <w:t>Equation 5</w:t>
            </w:r>
          </w:p>
        </w:tc>
      </w:tr>
      <w:tr w:rsidR="00C750FC" w14:paraId="264A0A4A" w14:textId="77777777" w:rsidTr="00D33038">
        <w:tc>
          <w:tcPr>
            <w:tcW w:w="9350" w:type="dxa"/>
            <w:gridSpan w:val="3"/>
            <w:tcBorders>
              <w:top w:val="nil"/>
              <w:left w:val="nil"/>
              <w:bottom w:val="nil"/>
              <w:right w:val="nil"/>
            </w:tcBorders>
          </w:tcPr>
          <w:p w14:paraId="2445D6B1" w14:textId="1A6F557A" w:rsidR="00C750FC" w:rsidRDefault="00C750FC" w:rsidP="00D33038">
            <w:r>
              <w:t>where PE is the cumulative probable error for individual measured values (±%), E</w:t>
            </w:r>
            <w:r w:rsidRPr="002E3583">
              <w:rPr>
                <w:vertAlign w:val="subscript"/>
              </w:rPr>
              <w:t>Q</w:t>
            </w:r>
            <w:r>
              <w:rPr>
                <w:vertAlign w:val="subscript"/>
              </w:rPr>
              <w:t>meas</w:t>
            </w:r>
            <w:r>
              <w:t xml:space="preserve"> = uncertainty in Q measurements (±%), </w:t>
            </w:r>
            <w:r w:rsidRPr="002E3583">
              <w:t>E</w:t>
            </w:r>
            <w:r w:rsidRPr="002E3583">
              <w:rPr>
                <w:vertAlign w:val="subscript"/>
              </w:rPr>
              <w:t>SSC</w:t>
            </w:r>
            <w:r>
              <w:rPr>
                <w:vertAlign w:val="subscript"/>
              </w:rPr>
              <w:t>meas</w:t>
            </w:r>
            <w:r w:rsidRPr="002E3583">
              <w:t xml:space="preserve"> </w:t>
            </w:r>
            <w:r>
              <w:t>= uncertainty in SSC measurements (± %), E</w:t>
            </w:r>
            <w:r w:rsidRPr="002E3583">
              <w:rPr>
                <w:vertAlign w:val="subscript"/>
              </w:rPr>
              <w:t>Q</w:t>
            </w:r>
            <w:r>
              <w:rPr>
                <w:vertAlign w:val="subscript"/>
              </w:rPr>
              <w:t>mod</w:t>
            </w:r>
            <w:r>
              <w:t xml:space="preserve"> = uncertainty in Q modeled by the Stage-Q relationship (RMSE, as ±% of the mean observed Q), </w:t>
            </w:r>
            <w:r w:rsidRPr="002E3583">
              <w:t>E</w:t>
            </w:r>
            <w:r w:rsidRPr="002E3583">
              <w:rPr>
                <w:vertAlign w:val="subscript"/>
              </w:rPr>
              <w:t>SSC</w:t>
            </w:r>
            <w:r>
              <w:rPr>
                <w:vertAlign w:val="subscript"/>
              </w:rPr>
              <w:t>mod</w:t>
            </w:r>
            <w:r w:rsidRPr="002E3583">
              <w:t xml:space="preserve"> </w:t>
            </w:r>
            <w:r>
              <w:t>= uncertainty in SSC modeled by the T-SSC relationship (RMSE, as ± % of the mean observed SSC)</w:t>
            </w:r>
            <w:r>
              <w:fldChar w:fldCharType="begin" w:fldLock="1"/>
            </w:r>
            <w:r w:rsidR="00CE2BD5">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6F8051B4" w14:textId="2836595E" w:rsidR="00252FE3" w:rsidRDefault="00C750FC" w:rsidP="00252FE3">
      <w:pPr>
        <w:ind w:firstLine="576"/>
      </w:pPr>
      <w:r>
        <w:t xml:space="preserve">PE </w:t>
      </w:r>
      <w:r w:rsidR="007254D1">
        <w:t>was</w:t>
      </w:r>
      <w:r>
        <w:t xml:space="preserve"> calculated for each storm event </w:t>
      </w:r>
      <w:r w:rsidR="007254D1">
        <w:t>to</w:t>
      </w:r>
      <w:r>
        <w:t xml:space="preserve"> add</w:t>
      </w:r>
      <w:r w:rsidR="007254D1">
        <w:t xml:space="preserve"> a statistical measure</w:t>
      </w:r>
      <w:r>
        <w:t xml:space="preserv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xml:space="preserve">, but </w:t>
      </w:r>
      <w:r w:rsidR="007254D1">
        <w:t>preliminary data suggested</w:t>
      </w:r>
      <w:r>
        <w:t xml:space="preserve"> the difference in SSY</w:t>
      </w:r>
      <w:r w:rsidRPr="00C05411">
        <w:rPr>
          <w:vertAlign w:val="subscript"/>
        </w:rPr>
        <w:t>EV</w:t>
      </w:r>
      <w:r>
        <w:t xml:space="preserve"> from the upper and lower subwatersheds </w:t>
      </w:r>
      <w:r w:rsidR="007254D1">
        <w:t>was</w:t>
      </w:r>
      <w:r>
        <w:t xml:space="preserve"> significantly larger than the uncertainty in the SSY estimates. </w:t>
      </w:r>
    </w:p>
    <w:p w14:paraId="23376A70" w14:textId="77777777" w:rsidR="00D33038" w:rsidRDefault="00D33038" w:rsidP="00C85A05">
      <w:pPr>
        <w:pStyle w:val="Heading2"/>
      </w:pPr>
      <w:r>
        <w:t>RESULTS</w:t>
      </w:r>
    </w:p>
    <w:p w14:paraId="1C9CED4B" w14:textId="77777777" w:rsidR="00BD5D91" w:rsidRDefault="00BD5D91" w:rsidP="00C85A05">
      <w:pPr>
        <w:pStyle w:val="Heading3"/>
      </w:pPr>
      <w:r>
        <w:t>Field Data Collection</w:t>
      </w:r>
    </w:p>
    <w:p w14:paraId="263F4928" w14:textId="77777777" w:rsidR="00BD5D91" w:rsidRDefault="00BD5D91" w:rsidP="00C85A05">
      <w:pPr>
        <w:pStyle w:val="Heading4"/>
      </w:pPr>
      <w:r>
        <w:t>Precipitation</w:t>
      </w:r>
    </w:p>
    <w:p w14:paraId="00A0518B" w14:textId="08558E8E" w:rsidR="00BD5D91" w:rsidRDefault="00905A9A" w:rsidP="00BD5D91">
      <w:pPr>
        <w:ind w:firstLine="720"/>
        <w:jc w:val="both"/>
      </w:pPr>
      <w:r>
        <w:t xml:space="preserve">Annual precipitation measured at RG1 was 3,350mm and 3,443mm in 2012 and 2013 respectively. </w:t>
      </w:r>
      <w:commentRangeStart w:id="21"/>
      <w:commentRangeStart w:id="22"/>
      <w:r>
        <w:t xml:space="preserve">These annual rainfall amounts are approximately 73% of long-term </w:t>
      </w:r>
      <w:r w:rsidRPr="00EC68DA">
        <w:t>Parameter-elevation Relationships on Independent Slopes Model</w:t>
      </w:r>
      <w:r>
        <w:t xml:space="preserve"> (PRISM) rainfall data (=4500-4800mm)</w:t>
      </w:r>
      <w:commentRangeEnd w:id="21"/>
      <w:r>
        <w:rPr>
          <w:rStyle w:val="CommentReference"/>
        </w:rPr>
        <w:commentReference w:id="21"/>
      </w:r>
      <w:commentRangeEnd w:id="22"/>
      <w:r>
        <w:rPr>
          <w:rStyle w:val="CommentReference"/>
        </w:rPr>
        <w:commentReference w:id="22"/>
      </w:r>
      <w:r>
        <w:t>(</w:t>
      </w:r>
      <w:r>
        <w:fldChar w:fldCharType="begin"/>
      </w:r>
      <w:r>
        <w:instrText xml:space="preserve"> REF _Ref383161755 \h  \* MERGEFORMAT </w:instrText>
      </w:r>
      <w:r>
        <w:fldChar w:fldCharType="end"/>
      </w:r>
      <w:r>
        <w:t xml:space="preserve">; </w:t>
      </w:r>
      <w:r>
        <w:fldChar w:fldCharType="begin" w:fldLock="1"/>
      </w:r>
      <w:r w:rsidR="00CE2BD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fldChar w:fldCharType="separate"/>
      </w:r>
      <w:r w:rsidRPr="00091DE2">
        <w:rPr>
          <w:noProof/>
        </w:rPr>
        <w:t>Craig, 2009)</w:t>
      </w:r>
      <w:r>
        <w:fldChar w:fldCharType="end"/>
      </w:r>
      <w:r>
        <w:t xml:space="preserve">.  </w:t>
      </w:r>
      <w:r w:rsidR="00672738">
        <w:t>Comparison of</w:t>
      </w:r>
      <w:r w:rsidR="00BD5D91">
        <w:t xml:space="preserve"> rain gauge</w:t>
      </w:r>
      <w:r w:rsidR="00672738">
        <w:t xml:space="preserve"> data </w:t>
      </w:r>
      <w:r w:rsidR="00BD5D91">
        <w:t>didn’t show any orographic relationship between RG1 and Wx, or RG1 and RG2, so precipitation was assumed to be homogenous over the watershed for all analyses</w:t>
      </w:r>
      <w:r w:rsidR="00672738">
        <w:t>.</w:t>
      </w:r>
      <w:r w:rsidR="00BD5D91">
        <w:t xml:space="preserve"> Rain gauges could only be placed as high as ~300m</w:t>
      </w:r>
      <w:r w:rsidR="001F3934">
        <w:t xml:space="preserve"> (RG2)</w:t>
      </w:r>
      <w:r w:rsidR="00BD5D91">
        <w:t xml:space="preserve">, though the highest point in the watershed is ~600m. </w:t>
      </w:r>
      <w:r>
        <w:t xml:space="preserve">Long-term rain gage records show a strong precipitation gradient with increasing elevation, with average precipitation of 3-4,000mm on the lowlands, increasing to more than 6,350mm at the highest elevations around the harbor (Mt. Alava and Matafao Peak) </w:t>
      </w:r>
      <w:r>
        <w:fldChar w:fldCharType="begin" w:fldLock="1"/>
      </w:r>
      <w:r w:rsidR="00CE2BD5">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2", "itemData" : { "ISBN" : "95-4185", "author" : [ { "dropping-particle" : "", "family" : "Wong", "given" : "M", "non-dropping-particle" : "", "parse-names" : false, "suffix" : "" } ], "editor" : [ { "dropping-particle" : "", "family" : "Survey", "given" : "U S Geological", "non-dropping-particle" : "", "parse-names" : false, "suffix" : "" } ], "id" : "ITEM-2", "issued" : { "date-parts" : [ [ "1996" ] ] }, "publisher" : "USGS", "publisher-place" : "Honolulu, HI", "title" : "Analysis of Streamflow Characteristics for Streams on the Island of Tutuila, American Samoa", "type" : "article" }, "uris" : [ "http://www.mendeley.com/documents/?uuid=fc91ec82-afdd-4759-8a08-1cfb798692d6" ] }, { "id" : "ITEM-3", "itemData" : { "author" : [ { "dropping-particle" : "", "family" : "Craig", "given" : "Peter", "non-dropping-particle" : "", "parse-names" : false, "suffix" : "" } ], "editor" : [ { "dropping-particle" : "", "family" : "Samoa", "given" : "National Park of American", "non-dropping-particle" : "", "parse-names" : false, "suffix" : "" } ], "id" : "ITEM-3",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Wong, 1996)" }, "properties" : { "noteIndex" : 0 }, "schema" : "https://github.com/citation-style-language/schema/raw/master/csl-citation.json" }</w:instrText>
      </w:r>
      <w:r>
        <w:fldChar w:fldCharType="separate"/>
      </w:r>
      <w:r w:rsidR="00CE2BD5" w:rsidRPr="00CE2BD5">
        <w:rPr>
          <w:noProof/>
        </w:rPr>
        <w:t>(Craig, 2009; Dames &amp; Moore, 1981; Wong, 1996)</w:t>
      </w:r>
      <w:r>
        <w:fldChar w:fldCharType="end"/>
      </w:r>
      <w:r>
        <w:t xml:space="preserve">. Rainfall records from 1903-1973 show average precipitation is </w:t>
      </w:r>
      <w:r w:rsidR="00672738">
        <w:t xml:space="preserve">6,350mm </w:t>
      </w:r>
      <w:r>
        <w:t xml:space="preserve"> at Matafao peak, </w:t>
      </w:r>
      <w:r w:rsidR="00672738">
        <w:t>5,300mm</w:t>
      </w:r>
      <w:r>
        <w:t xml:space="preserve"> at Matafao Dam and about </w:t>
      </w:r>
      <w:r w:rsidR="00672738">
        <w:t>3,800mm</w:t>
      </w:r>
      <w:r>
        <w:t xml:space="preserve"> on the coastal plain </w:t>
      </w:r>
      <w:r>
        <w:fldChar w:fldCharType="begin" w:fldLock="1"/>
      </w:r>
      <w:r w:rsidR="00CE2BD5">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CE2BD5" w:rsidRPr="00CE2BD5">
        <w:rPr>
          <w:noProof/>
        </w:rPr>
        <w:t>(Tonkin &amp; Taylor International Ltd., 1989)</w:t>
      </w:r>
      <w:r>
        <w:fldChar w:fldCharType="end"/>
      </w:r>
      <w:r>
        <w:t xml:space="preserve">. </w:t>
      </w:r>
      <w:r w:rsidR="00BD5D91">
        <w:t xml:space="preserve">Rainfall data measured at higher elevations would be useful to determine a more robust orographic rainfall relationship. </w:t>
      </w:r>
    </w:p>
    <w:p w14:paraId="1ACD800B" w14:textId="34EA16EA" w:rsidR="001F3934" w:rsidRDefault="00350E8D" w:rsidP="00C85A05">
      <w:pPr>
        <w:pStyle w:val="Heading4"/>
      </w:pPr>
      <w:r>
        <w:t>Discharge</w:t>
      </w:r>
    </w:p>
    <w:p w14:paraId="137DE8A0" w14:textId="466DDA97" w:rsidR="00350E8D" w:rsidRDefault="00350E8D" w:rsidP="00350E8D">
      <w:pPr>
        <w:spacing w:after="120" w:line="240" w:lineRule="auto"/>
        <w:ind w:firstLine="720"/>
        <w:jc w:val="both"/>
      </w:pPr>
      <w:r>
        <w:rPr>
          <w:rStyle w:val="CommentReference"/>
        </w:rPr>
        <w:commentReference w:id="23"/>
      </w:r>
      <w:r>
        <w:rPr>
          <w:rStyle w:val="CommentReference"/>
        </w:rPr>
        <w:commentReference w:id="24"/>
      </w:r>
      <w:r w:rsidR="00826278">
        <w:t>The non</w:t>
      </w:r>
      <w:r>
        <w:t xml:space="preserve">-linear rating curve </w:t>
      </w:r>
      <w:r w:rsidR="00CE2BD5">
        <w:t>(3</w:t>
      </w:r>
      <w:r w:rsidR="00CE2BD5" w:rsidRPr="00CE2BD5">
        <w:rPr>
          <w:vertAlign w:val="superscript"/>
        </w:rPr>
        <w:t>rd</w:t>
      </w:r>
      <w:r w:rsidR="00CE2BD5">
        <w:t xml:space="preserve"> order polynomial) </w:t>
      </w:r>
      <w:r w:rsidR="00826278">
        <w:t xml:space="preserve">fit to </w:t>
      </w:r>
      <w:r w:rsidR="00CE2BD5">
        <w:t>discharge predicted by Manning’s (n=0.50)</w:t>
      </w:r>
      <w:r w:rsidR="00826278">
        <w:t xml:space="preserve"> </w:t>
      </w:r>
      <w:r>
        <w:t xml:space="preserve">was selected at the VILLAGE site. A-V measurements could not be made at high discharges at FOREST due </w:t>
      </w:r>
      <w:r>
        <w:lastRenderedPageBreak/>
        <w:t xml:space="preserve">to safety concerns so a rating curve was developed using </w:t>
      </w:r>
      <w:r w:rsidR="00CE2BD5">
        <w:t xml:space="preserve">HEC-RAS </w:t>
      </w:r>
      <w:r w:rsidR="00CE2BD5">
        <w:fldChar w:fldCharType="begin" w:fldLock="1"/>
      </w:r>
      <w:r w:rsidR="00CE2BD5">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00CE2BD5">
        <w:fldChar w:fldCharType="separate"/>
      </w:r>
      <w:r w:rsidR="00CE2BD5" w:rsidRPr="00CE2BD5">
        <w:rPr>
          <w:noProof/>
        </w:rPr>
        <w:t>(Brunner, 2010)</w:t>
      </w:r>
      <w:r w:rsidR="00CE2BD5">
        <w:fldChar w:fldCharType="end"/>
      </w:r>
      <w:r>
        <w:t xml:space="preserve">. Discharge was characterized by periods of low but perennial baseflow (FOREST: 7-53 L/sec), punctuated by short, flashy hydrograph peaks (FOREST: max </w:t>
      </w:r>
      <w:r w:rsidR="009E0CA5" w:rsidRPr="009E0CA5">
        <w:t>6</w:t>
      </w:r>
      <w:r w:rsidR="009E0CA5">
        <w:t>,</w:t>
      </w:r>
      <w:r w:rsidR="009E0CA5" w:rsidRPr="009E0CA5">
        <w:t>873</w:t>
      </w:r>
      <w:r w:rsidR="009E0CA5">
        <w:t xml:space="preserve"> </w:t>
      </w:r>
      <w:r>
        <w:t>L/</w:t>
      </w:r>
      <w:commentRangeStart w:id="25"/>
      <w:commentRangeStart w:id="26"/>
      <w:r>
        <w:t>sec</w:t>
      </w:r>
      <w:commentRangeEnd w:id="25"/>
      <w:r>
        <w:rPr>
          <w:rStyle w:val="CommentReference"/>
        </w:rPr>
        <w:commentReference w:id="25"/>
      </w:r>
      <w:commentRangeEnd w:id="26"/>
      <w:r w:rsidR="00CE2BD5">
        <w:t xml:space="preserve">, VILLAGE: max </w:t>
      </w:r>
      <w:r>
        <w:rPr>
          <w:rStyle w:val="CommentReference"/>
        </w:rPr>
        <w:commentReference w:id="26"/>
      </w:r>
      <w:r w:rsidR="00CE2BD5" w:rsidRPr="00CE2BD5">
        <w:t xml:space="preserve"> 101</w:t>
      </w:r>
      <w:r w:rsidR="00CE2BD5">
        <w:t>,</w:t>
      </w:r>
      <w:r w:rsidR="00CE2BD5" w:rsidRPr="00CE2BD5">
        <w:t>110</w:t>
      </w:r>
      <w:r w:rsidR="00CE2BD5">
        <w:t xml:space="preserve"> L/sec</w:t>
      </w:r>
      <w:r>
        <w:t xml:space="preserve">). </w:t>
      </w:r>
    </w:p>
    <w:p w14:paraId="27BE2E4E" w14:textId="6F85D007" w:rsidR="007213F2" w:rsidRDefault="007213F2" w:rsidP="007213F2">
      <w:pPr>
        <w:spacing w:after="120" w:line="240" w:lineRule="auto"/>
        <w:jc w:val="both"/>
      </w:pPr>
      <w:commentRangeStart w:id="27"/>
      <w:r>
        <w:rPr>
          <w:noProof/>
        </w:rPr>
        <w:drawing>
          <wp:inline distT="0" distB="0" distL="0" distR="0" wp14:anchorId="7B8A9C98" wp14:editId="65037903">
            <wp:extent cx="4333429" cy="28781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429" cy="2878119"/>
                    </a:xfrm>
                    <a:prstGeom prst="rect">
                      <a:avLst/>
                    </a:prstGeom>
                  </pic:spPr>
                </pic:pic>
              </a:graphicData>
            </a:graphic>
          </wp:inline>
        </w:drawing>
      </w:r>
      <w:commentRangeEnd w:id="27"/>
      <w:r w:rsidR="004510EB">
        <w:rPr>
          <w:rStyle w:val="CommentReference"/>
        </w:rPr>
        <w:commentReference w:id="27"/>
      </w:r>
    </w:p>
    <w:p w14:paraId="0EA5F7D6" w14:textId="643D754E" w:rsidR="00DA6E87" w:rsidRDefault="00350E8D" w:rsidP="00C85A05">
      <w:pPr>
        <w:pStyle w:val="Heading4"/>
      </w:pPr>
      <w:r>
        <w:t>Suspended Sediment Concentration</w:t>
      </w:r>
    </w:p>
    <w:p w14:paraId="54EAEE18" w14:textId="0C5CC9A6" w:rsidR="00350E8D" w:rsidRDefault="00350E8D" w:rsidP="00350E8D">
      <w:pPr>
        <w:ind w:firstLine="576"/>
        <w:jc w:val="both"/>
        <w:rPr>
          <w:noProof/>
        </w:rPr>
      </w:pPr>
      <w:commentRangeStart w:id="28"/>
      <w:r>
        <w:rPr>
          <w:noProof/>
        </w:rPr>
        <w:t>M</w:t>
      </w:r>
      <w:r w:rsidR="00826278">
        <w:rPr>
          <w:noProof/>
        </w:rPr>
        <w:t xml:space="preserve">ean SSC values </w:t>
      </w:r>
      <w:r>
        <w:rPr>
          <w:noProof/>
        </w:rPr>
        <w:t>(baseflow and stormflow ) were lowest at the FOREST site (32mg/L),</w:t>
      </w:r>
      <w:r w:rsidR="00E47169">
        <w:rPr>
          <w:noProof/>
        </w:rPr>
        <w:t xml:space="preserve"> and</w:t>
      </w:r>
      <w:r>
        <w:rPr>
          <w:noProof/>
        </w:rPr>
        <w:t xml:space="preserve"> </w:t>
      </w:r>
      <w:r w:rsidR="00E47169">
        <w:rPr>
          <w:noProof/>
        </w:rPr>
        <w:t>highest at the QUARRY (213mg/L)</w:t>
      </w:r>
      <w:r>
        <w:rPr>
          <w:noProof/>
        </w:rPr>
        <w:t xml:space="preserve"> and the donwstre</w:t>
      </w:r>
      <w:r w:rsidR="00555C0F">
        <w:rPr>
          <w:noProof/>
        </w:rPr>
        <w:t>am VILLAGE</w:t>
      </w:r>
      <w:r w:rsidR="00826278">
        <w:rPr>
          <w:noProof/>
        </w:rPr>
        <w:t xml:space="preserve"> site (145</w:t>
      </w:r>
      <w:r>
        <w:rPr>
          <w:noProof/>
        </w:rPr>
        <w:t>mg/L</w:t>
      </w:r>
      <w:r w:rsidR="00555C0F">
        <w:rPr>
          <w:noProof/>
        </w:rPr>
        <w:t>)</w:t>
      </w:r>
      <w:r>
        <w:rPr>
          <w:noProof/>
        </w:rPr>
        <w:t xml:space="preserve"> . </w:t>
      </w:r>
      <w:commentRangeEnd w:id="28"/>
      <w:r>
        <w:rPr>
          <w:rStyle w:val="CommentReference"/>
        </w:rPr>
        <w:commentReference w:id="28"/>
      </w:r>
      <w:r>
        <w:rPr>
          <w:noProof/>
        </w:rPr>
        <w:t>Maximum SSC values were 500mg/L, 12,600 mg/L, and 3,500 mg/L at the upstream (FOREST), quarry (QUARRY), and downstream (VILLAGE) sites, respec</w:t>
      </w:r>
      <w:r w:rsidR="00E47169">
        <w:rPr>
          <w:noProof/>
        </w:rPr>
        <w:t>tively.  The maximum SSC values at QUARRY</w:t>
      </w:r>
      <w:r>
        <w:rPr>
          <w:noProof/>
        </w:rPr>
        <w:t xml:space="preserve"> (12,600 mg/L ) and </w:t>
      </w:r>
      <w:r w:rsidR="00E47169">
        <w:rPr>
          <w:noProof/>
        </w:rPr>
        <w:t xml:space="preserve">VILLAGE </w:t>
      </w:r>
      <w:r>
        <w:rPr>
          <w:noProof/>
        </w:rPr>
        <w:t>(3,500 mg/L) sites were sampled during the same event March 5, 2012, during fai</w:t>
      </w:r>
      <w:r w:rsidR="00E47169">
        <w:rPr>
          <w:noProof/>
        </w:rPr>
        <w:t>rly low discharge (Q_VILLAGE=325</w:t>
      </w:r>
      <w:r>
        <w:rPr>
          <w:noProof/>
        </w:rPr>
        <w:t xml:space="preserve"> L/sec). The maximum SSC value for the upstream site (500 mg/L) was sampled on April 23,2013 at high discharge (Q_FOREST=</w:t>
      </w:r>
      <w:r w:rsidR="00E47169" w:rsidRPr="00E47169">
        <w:t xml:space="preserve"> </w:t>
      </w:r>
      <w:r w:rsidR="00E47169">
        <w:rPr>
          <w:noProof/>
        </w:rPr>
        <w:t xml:space="preserve">3,600 </w:t>
      </w:r>
      <w:r>
        <w:rPr>
          <w:noProof/>
        </w:rPr>
        <w:t>L/sec) (</w:t>
      </w:r>
      <w:r>
        <w:rPr>
          <w:noProof/>
        </w:rPr>
        <w:fldChar w:fldCharType="begin"/>
      </w:r>
      <w:r>
        <w:rPr>
          <w:noProof/>
        </w:rPr>
        <w:instrText xml:space="preserve"> REF _Ref388032257 \h  \* MERGEFORMAT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27751 \h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p w14:paraId="42CA9816" w14:textId="77777777" w:rsidR="00E47169" w:rsidRDefault="00E47169" w:rsidP="00E47169">
      <w:pPr>
        <w:ind w:firstLine="576"/>
        <w:jc w:val="both"/>
      </w:pPr>
      <w:r>
        <w:rPr>
          <w:noProof/>
        </w:rPr>
        <w:t>At FOREST, 33 samples (60%) were taken during stormflow conditions (Q_DAM&gt;54 L/sec), with mean SSC of 44 mg/L. At QUARRY, 127 samples (</w:t>
      </w:r>
      <w:commentRangeStart w:id="29"/>
      <w:r>
        <w:rPr>
          <w:noProof/>
        </w:rPr>
        <w:t>48%</w:t>
      </w:r>
      <w:commentRangeEnd w:id="29"/>
      <w:r>
        <w:rPr>
          <w:rStyle w:val="CommentReference"/>
        </w:rPr>
        <w:commentReference w:id="29"/>
      </w:r>
      <w:r>
        <w:rPr>
          <w:noProof/>
        </w:rPr>
        <w:t xml:space="preserve"> of all samples) were taken during </w:t>
      </w:r>
      <w:commentRangeStart w:id="30"/>
      <w:r>
        <w:rPr>
          <w:noProof/>
        </w:rPr>
        <w:t xml:space="preserve">stormflow conditions </w:t>
      </w:r>
      <w:commentRangeEnd w:id="30"/>
      <w:r>
        <w:rPr>
          <w:rStyle w:val="CommentReference"/>
        </w:rPr>
        <w:commentReference w:id="30"/>
      </w:r>
      <w:r>
        <w:rPr>
          <w:noProof/>
        </w:rPr>
        <w:t>(Q_DAM&gt;54 L/sec); and mean SSC for QUARRY stormflow samples was 173 mg/L. At VILLAGE, 87 samples (56%) were taken during stormflow conditions (Q_VILLAGE&gt;150 L/sec); and mean SSC for VILLAGE stormflow samples was 130 mg/L (</w:t>
      </w:r>
      <w:r>
        <w:rPr>
          <w:noProof/>
        </w:rPr>
        <w:fldChar w:fldCharType="begin"/>
      </w:r>
      <w:r>
        <w:rPr>
          <w:noProof/>
        </w:rPr>
        <w:instrText xml:space="preserve"> REF _Ref388032257 \h </w:instrText>
      </w:r>
      <w:r>
        <w:rPr>
          <w:noProof/>
        </w:rPr>
      </w:r>
      <w:r>
        <w:rPr>
          <w:noProof/>
        </w:rPr>
        <w:fldChar w:fldCharType="separate"/>
      </w:r>
      <w:r>
        <w:t xml:space="preserve">Table </w:t>
      </w:r>
      <w:r>
        <w:rPr>
          <w:noProof/>
        </w:rPr>
        <w:t>2</w:t>
      </w:r>
      <w:r>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This pattern of SSC values suggests there is a large input of sediment downstream of FOREST at the quarry, and then SSC is diluted by addition of stormflow with lower SSC between QUARRY and VILLAGE.</w:t>
      </w:r>
      <w:r w:rsidRPr="00E47169">
        <w:t xml:space="preserve"> </w:t>
      </w:r>
    </w:p>
    <w:p w14:paraId="7A724B26" w14:textId="71394A0C" w:rsidR="00E47169" w:rsidRDefault="00E47169" w:rsidP="00E47169">
      <w:pPr>
        <w:ind w:firstLine="576"/>
        <w:jc w:val="both"/>
      </w:pPr>
      <w:commentRangeStart w:id="31"/>
      <w:r>
        <w:t>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31"/>
      <w:r>
        <w:rPr>
          <w:rStyle w:val="CommentReference"/>
        </w:rPr>
        <w:commentReference w:id="31"/>
      </w:r>
    </w:p>
    <w:p w14:paraId="66FB56EC" w14:textId="5FFF5B94" w:rsidR="00350E8D" w:rsidRDefault="00E47169" w:rsidP="00350E8D">
      <w:pPr>
        <w:ind w:firstLine="576"/>
        <w:rPr>
          <w:noProof/>
        </w:rPr>
      </w:pPr>
      <w:commentRangeStart w:id="32"/>
      <w:commentRangeStart w:id="33"/>
      <w:r>
        <w:rPr>
          <w:noProof/>
        </w:rPr>
        <w:lastRenderedPageBreak/>
        <w:drawing>
          <wp:inline distT="0" distB="0" distL="0" distR="0" wp14:anchorId="7DF831D7" wp14:editId="5B2D9105">
            <wp:extent cx="4943475" cy="338437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C Boxplots.png"/>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52340" cy="3390447"/>
                    </a:xfrm>
                    <a:prstGeom prst="rect">
                      <a:avLst/>
                    </a:prstGeom>
                    <a:ln>
                      <a:noFill/>
                    </a:ln>
                    <a:extLst>
                      <a:ext uri="{53640926-AAD7-44D8-BBD7-CCE9431645EC}">
                        <a14:shadowObscured xmlns:a14="http://schemas.microsoft.com/office/drawing/2010/main"/>
                      </a:ext>
                    </a:extLst>
                  </pic:spPr>
                </pic:pic>
              </a:graphicData>
            </a:graphic>
          </wp:inline>
        </w:drawing>
      </w:r>
      <w:commentRangeEnd w:id="32"/>
      <w:commentRangeEnd w:id="33"/>
      <w:r w:rsidR="007D2100">
        <w:rPr>
          <w:rStyle w:val="CommentReference"/>
        </w:rPr>
        <w:commentReference w:id="33"/>
      </w:r>
      <w:r w:rsidR="00DD50FD">
        <w:rPr>
          <w:rStyle w:val="CommentReference"/>
        </w:rPr>
        <w:commentReference w:id="32"/>
      </w:r>
      <w:r w:rsidR="00350E8D">
        <w:rPr>
          <w:noProof/>
        </w:rPr>
        <w:t xml:space="preserve"> </w:t>
      </w:r>
      <w:r w:rsidR="00DD50FD">
        <w:rPr>
          <w:rStyle w:val="CommentReference"/>
        </w:rPr>
        <w:commentReference w:id="34"/>
      </w:r>
    </w:p>
    <w:p w14:paraId="08B72E87" w14:textId="2A3B2C56" w:rsidR="00FD5978" w:rsidRDefault="00FD5978" w:rsidP="00350E8D">
      <w:pPr>
        <w:ind w:firstLine="576"/>
        <w:rPr>
          <w:noProof/>
        </w:rPr>
      </w:pPr>
      <w:commentRangeStart w:id="35"/>
      <w:r>
        <w:rPr>
          <w:noProof/>
        </w:rPr>
        <w:drawing>
          <wp:inline distT="0" distB="0" distL="0" distR="0" wp14:anchorId="3B20B9AE" wp14:editId="311AC2B5">
            <wp:extent cx="5943600" cy="3359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scharge Concentrati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59150"/>
                    </a:xfrm>
                    <a:prstGeom prst="rect">
                      <a:avLst/>
                    </a:prstGeom>
                  </pic:spPr>
                </pic:pic>
              </a:graphicData>
            </a:graphic>
          </wp:inline>
        </w:drawing>
      </w:r>
      <w:commentRangeEnd w:id="35"/>
      <w:r w:rsidR="007D2100">
        <w:rPr>
          <w:rStyle w:val="CommentReference"/>
        </w:rPr>
        <w:commentReference w:id="35"/>
      </w:r>
    </w:p>
    <w:p w14:paraId="66714A41" w14:textId="77777777" w:rsidR="00350E8D" w:rsidRDefault="00350E8D" w:rsidP="00C85A05">
      <w:pPr>
        <w:pStyle w:val="Heading4"/>
      </w:pPr>
      <w:r>
        <w:t>Turbidity</w:t>
      </w:r>
    </w:p>
    <w:p w14:paraId="233A9D7F" w14:textId="711F70CB" w:rsidR="00350E8D" w:rsidRDefault="00350E8D" w:rsidP="0006362B">
      <w:pPr>
        <w:ind w:firstLine="720"/>
        <w:jc w:val="both"/>
      </w:pPr>
      <w:r>
        <w:t xml:space="preserve">The </w:t>
      </w:r>
      <w:r w:rsidR="0006362B">
        <w:t>T-</w:t>
      </w:r>
      <w:r>
        <w:t>SSC relationship var</w:t>
      </w:r>
      <w:r w:rsidR="00555C0F">
        <w:t>ied among sampling sites and sensors</w:t>
      </w:r>
      <w:r w:rsidR="004A45C9">
        <w:t xml:space="preserve">. However the T-SSC relationship developed for the YSI turbidimeter at VILLAGE fit all samples collected at FOREST and VILLAGE fairly well (RMSE = 33 mg/L), and was used to model continuous SSC at both sites. </w:t>
      </w:r>
    </w:p>
    <w:p w14:paraId="3C692628" w14:textId="2364816E" w:rsidR="00215B13" w:rsidRDefault="00215B13" w:rsidP="00215B13">
      <w:pPr>
        <w:jc w:val="both"/>
      </w:pPr>
      <w:commentRangeStart w:id="36"/>
      <w:r>
        <w:rPr>
          <w:noProof/>
        </w:rPr>
        <w:lastRenderedPageBreak/>
        <w:drawing>
          <wp:inline distT="0" distB="0" distL="0" distR="0" wp14:anchorId="61C62FF3" wp14:editId="2DD44B31">
            <wp:extent cx="5943600" cy="19399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SSC rating curve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39925"/>
                    </a:xfrm>
                    <a:prstGeom prst="rect">
                      <a:avLst/>
                    </a:prstGeom>
                  </pic:spPr>
                </pic:pic>
              </a:graphicData>
            </a:graphic>
          </wp:inline>
        </w:drawing>
      </w:r>
      <w:commentRangeEnd w:id="36"/>
      <w:r w:rsidR="007D2100">
        <w:rPr>
          <w:rStyle w:val="CommentReference"/>
        </w:rPr>
        <w:commentReference w:id="36"/>
      </w:r>
    </w:p>
    <w:p w14:paraId="35454D62" w14:textId="76E88690" w:rsidR="00350E8D" w:rsidRDefault="00350E8D" w:rsidP="00C85A05">
      <w:pPr>
        <w:pStyle w:val="Heading3"/>
      </w:pPr>
      <w:r>
        <w:t>Storm Events</w:t>
      </w:r>
    </w:p>
    <w:p w14:paraId="517F2BA9" w14:textId="77777777" w:rsidR="00350E8D" w:rsidRDefault="00350E8D" w:rsidP="00350E8D">
      <w:pPr>
        <w:spacing w:after="120" w:line="240" w:lineRule="auto"/>
        <w:ind w:firstLine="720"/>
        <w:jc w:val="both"/>
      </w:pPr>
      <w:r>
        <w:t>Overall, eighty-nine storm events were identified from discharge data from January, 2012, to March 2014 using the stage threshold method, and manual separation of complex storm events (</w:t>
      </w:r>
      <w:r>
        <w:fldChar w:fldCharType="begin"/>
      </w:r>
      <w:r>
        <w:instrText xml:space="preserve"> REF _Ref388028451 \h </w:instrText>
      </w:r>
      <w:r>
        <w:fldChar w:fldCharType="separate"/>
      </w:r>
      <w:r>
        <w:t xml:space="preserve">Figure </w:t>
      </w:r>
      <w:r>
        <w:rPr>
          <w:noProof/>
        </w:rPr>
        <w:t>9</w:t>
      </w:r>
      <w:r>
        <w:fldChar w:fldCharType="end"/>
      </w:r>
      <w:r>
        <w:fldChar w:fldCharType="begin"/>
      </w:r>
      <w:r>
        <w:instrText xml:space="preserve"> REF _Ref386116121 \h </w:instrText>
      </w:r>
      <w:r>
        <w:fldChar w:fldCharType="end"/>
      </w:r>
      <w:r>
        <w:t xml:space="preserve">). Valid discharge data was recorded during eighty-eight events at FOREST (upstream site), and seventy-two events at VILLAGE (downstream site). Valid turbidity data was recorded during fifty-five events at FOREST, and thirty events at VILLAGE. Twenty-five events had valid precipitation, discharge and turbidity data for both the FOREST and VILLAGE to calculate and compare the sediment loading from the UPPER and LOWER watersheds. </w:t>
      </w:r>
    </w:p>
    <w:p w14:paraId="19F8E2A1" w14:textId="77777777" w:rsidR="00DD50FD" w:rsidRDefault="00DD50FD" w:rsidP="00DD50FD">
      <w:pPr>
        <w:keepNext/>
        <w:spacing w:after="120" w:line="240" w:lineRule="auto"/>
        <w:jc w:val="both"/>
      </w:pPr>
      <w:r>
        <w:rPr>
          <w:noProof/>
        </w:rPr>
        <w:drawing>
          <wp:inline distT="0" distB="0" distL="0" distR="0" wp14:anchorId="2E2C05C3" wp14:editId="3EECF67F">
            <wp:extent cx="4220484" cy="3499485"/>
            <wp:effectExtent l="0" t="0" r="889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 storm - 2-14-1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22363" cy="3501043"/>
                    </a:xfrm>
                    <a:prstGeom prst="rect">
                      <a:avLst/>
                    </a:prstGeom>
                  </pic:spPr>
                </pic:pic>
              </a:graphicData>
            </a:graphic>
          </wp:inline>
        </w:drawing>
      </w:r>
    </w:p>
    <w:p w14:paraId="2B50CFCF" w14:textId="56DC5E76" w:rsidR="00DD50FD" w:rsidRPr="00090FFD" w:rsidRDefault="00DD50FD" w:rsidP="00DD50FD">
      <w:pPr>
        <w:pStyle w:val="Caption"/>
        <w:jc w:val="both"/>
      </w:pPr>
      <w:r>
        <w:t xml:space="preserve">Figure </w:t>
      </w:r>
      <w:r>
        <w:fldChar w:fldCharType="begin"/>
      </w:r>
      <w:r>
        <w:instrText xml:space="preserve"> SEQ Figure \* ARABIC </w:instrText>
      </w:r>
      <w:r>
        <w:fldChar w:fldCharType="separate"/>
      </w:r>
      <w:r>
        <w:rPr>
          <w:noProof/>
        </w:rPr>
        <w:t>3</w:t>
      </w:r>
      <w:r>
        <w:fldChar w:fldCharType="end"/>
      </w:r>
      <w:r>
        <w:t>. Example of a storm</w:t>
      </w:r>
    </w:p>
    <w:p w14:paraId="3F393EC0" w14:textId="77777777" w:rsidR="00350E8D" w:rsidRDefault="00350E8D" w:rsidP="00C85A05">
      <w:pPr>
        <w:pStyle w:val="Heading3"/>
      </w:pPr>
      <w:bookmarkStart w:id="37" w:name="_Ref388026711"/>
      <w:r>
        <w:t>Comparing SSY from disturbed and undisturbed subwatersheds</w:t>
      </w:r>
      <w:bookmarkEnd w:id="37"/>
    </w:p>
    <w:p w14:paraId="12290F30" w14:textId="77777777" w:rsidR="00350E8D" w:rsidRDefault="00350E8D" w:rsidP="00350E8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 MERGEFORMAT </w:instrText>
      </w:r>
      <w:r>
        <w:fldChar w:fldCharType="separate"/>
      </w:r>
      <w:r>
        <w:t>3.5</w:t>
      </w:r>
      <w:r>
        <w:fldChar w:fldCharType="end"/>
      </w:r>
      <w:r>
        <w:t xml:space="preserve">). </w:t>
      </w:r>
    </w:p>
    <w:p w14:paraId="2B4EDE20" w14:textId="591AE3C9" w:rsidR="00350E8D" w:rsidRDefault="00350E8D" w:rsidP="00350E8D">
      <w:pPr>
        <w:ind w:firstLine="576"/>
        <w:jc w:val="both"/>
      </w:pPr>
      <w:r>
        <w:lastRenderedPageBreak/>
        <w:t>Percent contributions were calculat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SSY</w:t>
      </w:r>
      <w:r w:rsidRPr="00EE660F">
        <w:rPr>
          <w:vertAlign w:val="subscript"/>
        </w:rPr>
        <w:t>Lower</w:t>
      </w:r>
      <w:r>
        <w:t>) was calculated by subtracting SSY measured at FOREST from SSY measured at VILLAGE (SSY</w:t>
      </w:r>
      <w:r w:rsidRPr="00EE660F">
        <w:rPr>
          <w:vertAlign w:val="subscript"/>
        </w:rPr>
        <w:t>Lower</w:t>
      </w:r>
      <w:r>
        <w:t xml:space="preserve"> = SSY</w:t>
      </w:r>
      <w:r w:rsidRPr="00EE660F">
        <w:rPr>
          <w:vertAlign w:val="subscript"/>
        </w:rPr>
        <w:t>VILLAGE</w:t>
      </w:r>
      <w:r>
        <w:t xml:space="preserve"> – SSY</w:t>
      </w:r>
      <w:r>
        <w:rPr>
          <w:vertAlign w:val="subscript"/>
        </w:rPr>
        <w:t>FOREST</w:t>
      </w:r>
      <w:r>
        <w:t>).</w:t>
      </w:r>
    </w:p>
    <w:p w14:paraId="6AAE66AD" w14:textId="77777777" w:rsidR="00350E8D" w:rsidRDefault="00350E8D" w:rsidP="00350E8D">
      <w:pPr>
        <w:ind w:firstLine="576"/>
        <w:jc w:val="both"/>
      </w:pPr>
      <w:r>
        <w:t>SSY from the UPPER watershed (SSY</w:t>
      </w:r>
      <w:r w:rsidRPr="000023CD">
        <w:rPr>
          <w:vertAlign w:val="subscript"/>
        </w:rPr>
        <w:t>UPPER</w:t>
      </w:r>
      <w:r>
        <w:t>) accounted for an average of 17% of Total Sediment Loading to the Bay, while sediment yield from the Lower watershed (SSY</w:t>
      </w:r>
      <w:r w:rsidRPr="00EE660F">
        <w:rPr>
          <w:vertAlign w:val="subscript"/>
        </w:rPr>
        <w:t>Lower</w:t>
      </w:r>
      <w:r>
        <w:t>) accounted for an average of 83% of Total Sediment Loading (SSY</w:t>
      </w:r>
      <w:r>
        <w:rPr>
          <w:vertAlign w:val="subscript"/>
        </w:rPr>
        <w:t>Total</w:t>
      </w:r>
      <w:r>
        <w:t>) (</w:t>
      </w:r>
      <w:r>
        <w:fldChar w:fldCharType="begin"/>
      </w:r>
      <w:r>
        <w:instrText xml:space="preserve"> REF _Ref386736109 \h  \* MERGEFORMAT </w:instrText>
      </w:r>
      <w:r>
        <w:fldChar w:fldCharType="separate"/>
      </w:r>
      <w:r>
        <w:t xml:space="preserve">Table </w:t>
      </w:r>
      <w:r>
        <w:rPr>
          <w:noProof/>
        </w:rPr>
        <w:t>3</w:t>
      </w:r>
      <w:r>
        <w:fldChar w:fldCharType="end"/>
      </w:r>
      <w:r>
        <w:t xml:space="preserve">). </w:t>
      </w:r>
      <w:commentRangeStart w:id="38"/>
      <w:r>
        <w:t>The UPPER watershed is 0.90km</w:t>
      </w:r>
      <w:r w:rsidRPr="00D601C0">
        <w:rPr>
          <w:vertAlign w:val="superscript"/>
        </w:rPr>
        <w:t>2</w:t>
      </w:r>
      <w:r>
        <w:t xml:space="preserve"> and the LOWER watershed is 0.88km</w:t>
      </w:r>
      <w:r w:rsidRPr="00D601C0">
        <w:rPr>
          <w:vertAlign w:val="superscript"/>
        </w:rPr>
        <w:t>2</w:t>
      </w:r>
      <w:r>
        <w:t xml:space="preserve"> so we can assume that the same fraction of total sediment loading, ~17%, is from undisturbed forest in the LOWER watershed. Therefore, 17% of total sediment loading is from undisturbed areas in the UPPER watershed, ~17% of total sediment loading is from the undisturbed areas in the LOWER watershed, and the remaining ~66% of total sediment loading must then be contributed by the quarry and other disturbed areas in the LOWER watershed. A rough estimate then is the disturbed areas in the LOWER watershed account for a ~200% increase in sediment loading above natural conditions to Faga’alu Bay.</w:t>
      </w:r>
      <w:commentRangeEnd w:id="38"/>
      <w:r>
        <w:rPr>
          <w:rStyle w:val="CommentReference"/>
        </w:rPr>
        <w:commentReference w:id="38"/>
      </w:r>
      <w:r>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w:t>
      </w:r>
    </w:p>
    <w:p w14:paraId="0BAC42ED" w14:textId="5A2D5AF8" w:rsidR="00350E8D" w:rsidRDefault="00350E8D" w:rsidP="00C85A05">
      <w:pPr>
        <w:pStyle w:val="Heading3"/>
      </w:pPr>
      <w:r>
        <w:t xml:space="preserve">Disturbance Ratio </w:t>
      </w:r>
    </w:p>
    <w:p w14:paraId="00E3C462" w14:textId="1A719520" w:rsidR="00350E8D" w:rsidRDefault="00350E8D" w:rsidP="00350E8D">
      <w:pPr>
        <w:ind w:firstLine="576"/>
        <w:jc w:val="both"/>
      </w:pPr>
      <w:r>
        <w:t>The disturbance ratio is the ratio of SSY.VILLAGE under current conditions to SSY.VILLAGE under pre-disturbance conditions (Equation #)</w:t>
      </w:r>
    </w:p>
    <w:p w14:paraId="66DF6196" w14:textId="77777777" w:rsidR="00350E8D" w:rsidRDefault="00350E8D" w:rsidP="00350E8D">
      <w:pPr>
        <w:jc w:val="both"/>
      </w:pPr>
    </w:p>
    <w:p w14:paraId="477DB7FC" w14:textId="77777777" w:rsidR="00350E8D" w:rsidRDefault="00350E8D" w:rsidP="00C85A05">
      <w:pPr>
        <w:pStyle w:val="Heading3"/>
      </w:pPr>
      <w:r>
        <w:t>Comparing predictors of SSY</w:t>
      </w:r>
    </w:p>
    <w:p w14:paraId="3D08298C" w14:textId="5A67C297" w:rsidR="00350E8D" w:rsidRDefault="00350E8D" w:rsidP="00350E8D">
      <w:pPr>
        <w:ind w:firstLine="720"/>
        <w:jc w:val="both"/>
      </w:pPr>
      <w:r>
        <w:t xml:space="preserve">Similar t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t>, Pearson’s and Spearman’s correlation</w:t>
      </w:r>
      <w:r w:rsidDel="000B1554">
        <w:t xml:space="preserve"> </w:t>
      </w:r>
      <w:r>
        <w:t xml:space="preserve">coefficients were highest for Qmax for all three watersheds in Faga’alu. Some predictors were highly correlated for a single watershed but not the others, like Qsum for the UPPER watershed. EI was the least correlated with SSY. </w:t>
      </w:r>
    </w:p>
    <w:p w14:paraId="77109CEF" w14:textId="77777777" w:rsidR="00F95DE1" w:rsidRDefault="00F95DE1" w:rsidP="00F95DE1">
      <w:pPr>
        <w:ind w:firstLine="720"/>
        <w:jc w:val="both"/>
      </w:pPr>
      <w:r>
        <w:t xml:space="preserve">No statistically significant correlations (p&lt;0.001) were found between SSY and EI using Pearson’s or Spearman’s coefficients. </w:t>
      </w:r>
      <w:commentRangeStart w:id="39"/>
      <w:commentRangeStart w:id="40"/>
      <w:r>
        <w:t>Overall, statistically significant Pearson’s and Spearman’s correlation coefficients were fairly similar, indicating the relationship of SSY with the predictor variables is adequately described by a linear function and that outliers and non-normality in the data did not affect the test</w:t>
      </w:r>
      <w:commentRangeEnd w:id="39"/>
      <w:r>
        <w:rPr>
          <w:rStyle w:val="CommentReference"/>
        </w:rPr>
        <w:commentReference w:id="39"/>
      </w:r>
      <w:commentRangeEnd w:id="40"/>
      <w:r>
        <w:rPr>
          <w:rStyle w:val="CommentReference"/>
        </w:rPr>
        <w:commentReference w:id="40"/>
      </w:r>
      <w:r>
        <w:t>. The exception was significantly higher Spearman’s correlation coefficient for Psum for the TOTAL watershed Spearman’s=0.84 vs. Pearson’s=0.70). Pearson correlation coefficients were highest overall for Psum and Qmax, indicating these were significantly correlated with event SSY. Qsum showed high correlation with SSY for the UPPER watershed but not the LOWER or TOTAL watershed.</w:t>
      </w:r>
    </w:p>
    <w:p w14:paraId="5361851E" w14:textId="77777777" w:rsidR="00F95DE1" w:rsidRPr="00885FFD" w:rsidRDefault="00F95DE1" w:rsidP="00F95DE1">
      <w:pPr>
        <w:ind w:firstLine="720"/>
        <w:jc w:val="both"/>
      </w:pPr>
      <w:r>
        <w:t>The Pearson correlation coefficients for the UPPER watershed are slightly higher for discharge-related predictors (especially Qsum)</w:t>
      </w:r>
      <w:r w:rsidRPr="00141B09">
        <w:t xml:space="preserve"> </w:t>
      </w:r>
      <w:r>
        <w:t xml:space="preserve">and lower for precipitation-type predictors (Psum and EI30) than for the LOWER watershed. </w:t>
      </w:r>
      <w:commentRangeStart w:id="41"/>
      <w:r>
        <w:t>This suggests that sediment production processes are more dominated by discharge in the UPPER watershed and precipitation in the LOWER watershed.</w:t>
      </w:r>
      <w:commentRangeEnd w:id="41"/>
      <w:r>
        <w:rPr>
          <w:rStyle w:val="CommentReference"/>
        </w:rPr>
        <w:commentReference w:id="41"/>
      </w:r>
      <w:r>
        <w:t xml:space="preserve"> SSY from the LOWER watershed is hypothesized to be mostly generated by surface erosion at the quarry, dirt roads, and agricultural plots, whereas SSY from the UPPER watershed is hypothesized to be mainly from channel processes and mass wasting. Mass wasting can contribute large pulses of sediment during large </w:t>
      </w:r>
      <w:r>
        <w:lastRenderedPageBreak/>
        <w:t xml:space="preserve">precipitation events, which can be deposited in lobes on the streambanks and entrained at high discharges during later events. Qmax may be a promising predictor that integrates these processes. </w:t>
      </w:r>
    </w:p>
    <w:p w14:paraId="0E83B2C6" w14:textId="77777777" w:rsidR="00F95DE1" w:rsidRDefault="00F95DE1" w:rsidP="00C85A05">
      <w:pPr>
        <w:pStyle w:val="Heading3"/>
      </w:pPr>
      <w:bookmarkStart w:id="42" w:name="_Ref388024560"/>
      <w:r>
        <w:t>Fitting sediment curves</w:t>
      </w:r>
      <w:bookmarkEnd w:id="42"/>
    </w:p>
    <w:p w14:paraId="6D6DFF23" w14:textId="77777777" w:rsidR="00F95DE1" w:rsidRDefault="00F95DE1" w:rsidP="00F95DE1">
      <w:pPr>
        <w:ind w:firstLine="576"/>
        <w:jc w:val="both"/>
      </w:pPr>
      <w:r>
        <w:t xml:space="preserve">Qmax was the most correlated with event SSY for all three watersheds, and was selected as the best predictor variable (Table 4). </w:t>
      </w:r>
      <w:commentRangeStart w:id="43"/>
      <w:r>
        <w:t>To investigate for any patterns not reflected in the Pearson’s and Spearman’s correlation coefficients</w:t>
      </w:r>
      <w:commentRangeEnd w:id="43"/>
      <w:r>
        <w:rPr>
          <w:rStyle w:val="CommentReference"/>
        </w:rPr>
        <w:commentReference w:id="43"/>
      </w:r>
      <w:r>
        <w:t>, regression lines were fit to all four predictor variables using ordinary least squares regression on non-transformed (LINEAR) and log-transformed data (POWER law)(</w:t>
      </w:r>
      <w:r>
        <w:fldChar w:fldCharType="begin"/>
      </w:r>
      <w:r>
        <w:instrText xml:space="preserve"> REF _Ref386736796 \h  \* MERGEFORMAT </w:instrText>
      </w:r>
      <w:r>
        <w:fldChar w:fldCharType="separate"/>
      </w:r>
      <w:r>
        <w:t xml:space="preserve">Figure </w:t>
      </w:r>
      <w:r>
        <w:rPr>
          <w:noProof/>
        </w:rPr>
        <w:t>11</w:t>
      </w:r>
      <w:r>
        <w:fldChar w:fldCharType="end"/>
      </w:r>
      <w:r>
        <w:t xml:space="preserve">). </w:t>
      </w:r>
    </w:p>
    <w:p w14:paraId="2FE1DE2C" w14:textId="77777777" w:rsidR="00F95DE1" w:rsidRPr="00C7307B" w:rsidRDefault="00F95DE1" w:rsidP="00F95DE1">
      <w:pPr>
        <w:ind w:firstLine="576"/>
      </w:pPr>
      <w:r>
        <w:t>Interpret Figure 11 for the reader.  What do you want them to see in Figure 11?  What is important?</w:t>
      </w:r>
    </w:p>
    <w:p w14:paraId="201678CE" w14:textId="3838DAA5" w:rsidR="00F95DE1" w:rsidRDefault="00F95DE1" w:rsidP="00F95DE1">
      <w:pPr>
        <w:ind w:firstLine="720"/>
        <w:jc w:val="both"/>
      </w:pPr>
      <w:r>
        <w:t>Coefficients of determination (R</w:t>
      </w:r>
      <w:r w:rsidRPr="006E6ACD">
        <w:rPr>
          <w:vertAlign w:val="superscript"/>
        </w:rPr>
        <w:t>2</w:t>
      </w:r>
      <w:r>
        <w:t xml:space="preserve">) were calculated for LINEAR and POWER law regressions fit to the SSY-Qmax relationship for UPPER and TOTAL watersheds. </w:t>
      </w:r>
      <w:commentRangeStart w:id="44"/>
      <w:r>
        <w:t xml:space="preserve">The LOWER subwatershed was excluded for this analysis since a suitable method to normalize Qmax for the subwatershed could not be found in the literature. </w:t>
      </w:r>
      <w:commentRangeEnd w:id="44"/>
      <w:r>
        <w:rPr>
          <w:rStyle w:val="CommentReference"/>
        </w:rPr>
        <w:commentReference w:id="44"/>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 MERGEFORMAT </w:instrText>
      </w:r>
      <w:r>
        <w:fldChar w:fldCharType="separate"/>
      </w:r>
      <w:r>
        <w:t xml:space="preserve">Figure </w:t>
      </w:r>
      <w:r>
        <w:rPr>
          <w:noProof/>
        </w:rPr>
        <w:t>12</w:t>
      </w:r>
      <w:r>
        <w:fldChar w:fldCharType="end"/>
      </w:r>
      <w:r>
        <w:t xml:space="preserve">, </w:t>
      </w:r>
      <w:r>
        <w:fldChar w:fldCharType="begin"/>
      </w:r>
      <w:r>
        <w:instrText xml:space="preserve"> REF _Ref386780940 \h  \* MERGEFORMAT </w:instrText>
      </w:r>
      <w:r>
        <w:fldChar w:fldCharType="separate"/>
      </w:r>
      <w:r>
        <w:t xml:space="preserve">Table </w:t>
      </w:r>
      <w:r>
        <w:rPr>
          <w:noProof/>
        </w:rPr>
        <w:t>5</w:t>
      </w:r>
      <w:r>
        <w:fldChar w:fldCharType="end"/>
      </w:r>
      <w:r>
        <w:t xml:space="preserve">). Future analysis could also compare the log-transformed linear with bias correction and nonlinear fitting methods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7D9A5ED8" w14:textId="77777777" w:rsidR="00F95DE1" w:rsidRDefault="00F95DE1" w:rsidP="00C85A05">
      <w:pPr>
        <w:pStyle w:val="Heading3"/>
      </w:pPr>
      <w:r>
        <w:t>Comparing human impact on SSY from Faga’alu watershed</w:t>
      </w:r>
    </w:p>
    <w:p w14:paraId="6AAC76AA" w14:textId="0885F177" w:rsidR="00FD5978" w:rsidRPr="00FD5978" w:rsidRDefault="00FD5978" w:rsidP="00FD5978">
      <w:r>
        <w:rPr>
          <w:noProof/>
        </w:rPr>
        <w:drawing>
          <wp:anchor distT="0" distB="0" distL="114300" distR="114300" simplePos="0" relativeHeight="251658240" behindDoc="1" locked="0" layoutInCell="1" allowOverlap="1" wp14:anchorId="09AF2179" wp14:editId="2BA77CBD">
            <wp:simplePos x="0" y="0"/>
            <wp:positionH relativeFrom="column">
              <wp:posOffset>0</wp:posOffset>
            </wp:positionH>
            <wp:positionV relativeFrom="paragraph">
              <wp:posOffset>73660</wp:posOffset>
            </wp:positionV>
            <wp:extent cx="1685925" cy="2592110"/>
            <wp:effectExtent l="0" t="0" r="0" b="0"/>
            <wp:wrapTight wrapText="bothSides">
              <wp:wrapPolygon edited="0">
                <wp:start x="0" y="0"/>
                <wp:lineTo x="0" y="21431"/>
                <wp:lineTo x="21234" y="21431"/>
                <wp:lineTo x="2123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685925" cy="2592110"/>
                    </a:xfrm>
                    <a:prstGeom prst="rect">
                      <a:avLst/>
                    </a:prstGeom>
                  </pic:spPr>
                </pic:pic>
              </a:graphicData>
            </a:graphic>
            <wp14:sizeRelH relativeFrom="page">
              <wp14:pctWidth>0</wp14:pctWidth>
            </wp14:sizeRelH>
            <wp14:sizeRelV relativeFrom="page">
              <wp14:pctHeight>0</wp14:pctHeight>
            </wp14:sizeRelV>
          </wp:anchor>
        </w:drawing>
      </w:r>
    </w:p>
    <w:p w14:paraId="26357A09" w14:textId="77777777" w:rsidR="00F95DE1" w:rsidRDefault="00F95DE1" w:rsidP="00F95DE1">
      <w:pPr>
        <w:ind w:firstLine="576"/>
        <w:jc w:val="both"/>
      </w:pPr>
      <w:r>
        <w:t>An alternative approach to quantify the impact of human-disturbed areas on SSY to Faga’alu Bay is to compare the specific sediment yield from the undisturbed and the total watershed using the area-normalized Qmax-SSY relationship. Event-based SSY and Qmax were normalized by watershed area. Ordinary Least Squares Regressions were fit to log-transformed event SSY and Qmax data from the UPPER and TOTAL watersheds (</w:t>
      </w:r>
      <w:r>
        <w:fldChar w:fldCharType="begin"/>
      </w:r>
      <w:r>
        <w:instrText xml:space="preserve"> REF _Ref386781357 \h  \* MERGEFORMAT </w:instrText>
      </w:r>
      <w:r>
        <w:fldChar w:fldCharType="separate"/>
      </w:r>
      <w:r>
        <w:t xml:space="preserve">Figure </w:t>
      </w:r>
      <w:r>
        <w:rPr>
          <w:noProof/>
        </w:rPr>
        <w:t>13</w:t>
      </w:r>
      <w:r>
        <w:fldChar w:fldCharType="end"/>
      </w:r>
      <w:r>
        <w:t>). Only the UPPER and TOTAL watersheds could be compared, since Qmax for LOWER is the same as TOTAL and could not be normalized by watershed area.</w:t>
      </w:r>
    </w:p>
    <w:p w14:paraId="6C976A22" w14:textId="77777777" w:rsidR="00F95DE1" w:rsidRDefault="00F95DE1" w:rsidP="00F95DE1">
      <w:pPr>
        <w:ind w:firstLine="576"/>
        <w:jc w:val="both"/>
      </w:pPr>
      <w:r>
        <w:t xml:space="preserve">When normalized by area, the SSY-Qmax relationship is displaced upward if SSY is higher for the same storm size, which is attributed to the additional sediment loading from human-disturbed areas. </w:t>
      </w:r>
      <w:r w:rsidRPr="00B15EC9">
        <w:t xml:space="preserve"> </w:t>
      </w:r>
      <w:r>
        <w:t xml:space="preserve">If area-normalized event SSY rating curves converge at higher Qmax values, it indicates a diminishing relative increase from human disturbance for large storms.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fldChar w:fldCharType="begin"/>
      </w:r>
      <w:r>
        <w:instrText xml:space="preserve"> REF _Ref388026711 \r \h  \* MERGEFORMAT </w:instrText>
      </w:r>
      <w:r>
        <w:fldChar w:fldCharType="separate"/>
      </w:r>
      <w:r>
        <w:t>3.3</w:t>
      </w:r>
      <w:r>
        <w:fldChar w:fldCharType="end"/>
      </w:r>
      <w:r>
        <w:t xml:space="preserve">).  </w:t>
      </w:r>
    </w:p>
    <w:p w14:paraId="3E214CED" w14:textId="1A72F5AD" w:rsidR="00F95DE1" w:rsidRDefault="00F95DE1" w:rsidP="00F95DE1">
      <w:pPr>
        <w:jc w:val="both"/>
      </w:pPr>
      <w:r>
        <w:lastRenderedPageBreak/>
        <w:t xml:space="preserve">The area-normalized SSY-Qmax models for the UPPER and TOTAL watersheds in Faga’alu were compared to the SSY-Qmax models from eight small, mountainous catchments in Spain, France and Mexico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 MERGEFORMAT </w:instrText>
      </w:r>
      <w:r>
        <w:fldChar w:fldCharType="separate"/>
      </w:r>
      <w:r>
        <w:t xml:space="preserve">Figure </w:t>
      </w:r>
      <w:r>
        <w:rPr>
          <w:noProof/>
        </w:rPr>
        <w:t>13</w:t>
      </w:r>
      <w:r>
        <w:fldChar w:fldCharType="end"/>
      </w:r>
      <w:r>
        <w:t>. The UPPER model was very similar to a watershed specific model (AR</w:t>
      </w:r>
      <w:r w:rsidRPr="00B779C4">
        <w:rPr>
          <w:vertAlign w:val="subscript"/>
        </w:rPr>
        <w:t>ES</w:t>
      </w:r>
      <w:r>
        <w:t>) for a watershed in the Spanish Pyrenees (0.45km</w:t>
      </w:r>
      <w:r w:rsidRPr="00B779C4">
        <w:rPr>
          <w:vertAlign w:val="superscript"/>
        </w:rPr>
        <w:t>2</w:t>
      </w:r>
      <w:r>
        <w:t>).</w:t>
      </w:r>
    </w:p>
    <w:p w14:paraId="53693726" w14:textId="68B4F757" w:rsidR="007D2100" w:rsidRDefault="007D2100" w:rsidP="00F95DE1">
      <w:pPr>
        <w:jc w:val="both"/>
      </w:pPr>
      <w:commentRangeStart w:id="45"/>
      <w:commentRangeStart w:id="46"/>
      <w:r>
        <w:rPr>
          <w:noProof/>
        </w:rPr>
        <w:drawing>
          <wp:inline distT="0" distB="0" distL="0" distR="0" wp14:anchorId="0181B274" wp14:editId="020C156F">
            <wp:extent cx="5943600" cy="45351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Storms ALL ratings sns.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535170"/>
                    </a:xfrm>
                    <a:prstGeom prst="rect">
                      <a:avLst/>
                    </a:prstGeom>
                  </pic:spPr>
                </pic:pic>
              </a:graphicData>
            </a:graphic>
          </wp:inline>
        </w:drawing>
      </w:r>
      <w:commentRangeEnd w:id="45"/>
      <w:commentRangeEnd w:id="46"/>
      <w:r w:rsidR="009A29C0">
        <w:rPr>
          <w:rStyle w:val="CommentReference"/>
        </w:rPr>
        <w:commentReference w:id="46"/>
      </w:r>
      <w:r>
        <w:rPr>
          <w:rStyle w:val="CommentReference"/>
        </w:rPr>
        <w:commentReference w:id="45"/>
      </w:r>
    </w:p>
    <w:p w14:paraId="1E90E2F0" w14:textId="70F4278D" w:rsidR="00F95DE1" w:rsidRDefault="00F95DE1" w:rsidP="00F95DE1">
      <w:pPr>
        <w:ind w:firstLine="432"/>
        <w:jc w:val="both"/>
      </w:pPr>
      <w:commentRangeStart w:id="47"/>
      <w:r>
        <w:t xml:space="preserve">Several researchers have attempted to explain the difference in α (intercept) and β (slope) coefficients according to watershed characteristics. A sediment rating curve (Q-SSC) is considered a ‘black box’ model, and the α and β coefficients have no physical meaning. However, some physical interpretation has been ascribed to them, with the α coefficient representing an erosion severity index, and the β 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Pr>
          <w:rFonts w:asciiTheme="majorHAnsi" w:eastAsiaTheme="majorEastAsia" w:hAnsiTheme="majorHAnsi" w:cstheme="majorBidi"/>
          <w:b/>
          <w:i/>
          <w:sz w:val="24"/>
          <w:szCs w:val="26"/>
        </w:rPr>
        <w:fldChar w:fldCharType="begin" w:fldLock="1"/>
      </w:r>
      <w:r w:rsidR="00CE2BD5">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Pr>
          <w:rFonts w:asciiTheme="majorHAnsi" w:eastAsiaTheme="majorEastAsia" w:hAnsiTheme="majorHAnsi" w:cstheme="majorBidi"/>
          <w:b/>
          <w:i/>
          <w:sz w:val="24"/>
          <w:szCs w:val="26"/>
        </w:rPr>
        <w:fldChar w:fldCharType="separate"/>
      </w:r>
      <w:r w:rsidRPr="00FC7C8C">
        <w:rPr>
          <w:noProof/>
        </w:rPr>
        <w:t>(Asselman, 2000)</w:t>
      </w:r>
      <w:r>
        <w:rPr>
          <w:rFonts w:asciiTheme="majorHAnsi" w:eastAsiaTheme="majorEastAsia" w:hAnsiTheme="majorHAnsi" w:cstheme="majorBidi"/>
          <w:b/>
          <w:i/>
          <w:sz w:val="24"/>
          <w:szCs w:val="26"/>
        </w:rPr>
        <w:fldChar w:fldCharType="end"/>
      </w:r>
      <w:r>
        <w:t xml:space="preserve">. </w:t>
      </w:r>
      <w:commentRangeEnd w:id="47"/>
      <w:r>
        <w:rPr>
          <w:rStyle w:val="CommentReference"/>
        </w:rPr>
        <w:commentReference w:id="47"/>
      </w:r>
    </w:p>
    <w:p w14:paraId="375EC590" w14:textId="605FFC66" w:rsidR="00F95DE1" w:rsidRDefault="00F95DE1" w:rsidP="00F95DE1">
      <w:pPr>
        <w:ind w:firstLine="432"/>
        <w:jc w:val="both"/>
      </w:pPr>
      <w:r>
        <w:t xml:space="preserve">Similar analysis has been done on event-based sediment yield curves.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w:t>
      </w:r>
      <w:r w:rsidRPr="004D6C39">
        <w:t xml:space="preserve">found </w:t>
      </w:r>
      <w:r>
        <w:t>that β</w:t>
      </w:r>
      <w:r w:rsidRPr="004D6C39">
        <w:t xml:space="preserve"> </w:t>
      </w:r>
      <w:r>
        <w:t xml:space="preserve">coefficients </w:t>
      </w:r>
      <w:r w:rsidRPr="004D6C39">
        <w:t xml:space="preserve">were not statistically </w:t>
      </w:r>
      <w:commentRangeStart w:id="48"/>
      <w:r w:rsidRPr="004D6C39">
        <w:t>different</w:t>
      </w:r>
      <w:commentRangeEnd w:id="48"/>
      <w:r>
        <w:rPr>
          <w:rStyle w:val="CommentReference"/>
        </w:rPr>
        <w:commentReference w:id="48"/>
      </w:r>
      <w:r w:rsidRPr="004D6C39">
        <w:t xml:space="preserve">, and he assumed that the </w:t>
      </w:r>
      <w:r>
        <w:t>β</w:t>
      </w:r>
      <w:r w:rsidRPr="004D6C39">
        <w:t xml:space="preserve"> exponent was a function of rainfall intensity on hillslopes.</w:t>
      </w:r>
      <w:r w:rsidRPr="005857EE">
        <w:t xml:space="preserve"> </w:t>
      </w:r>
      <w:r>
        <w:fldChar w:fldCharType="begin" w:fldLock="1"/>
      </w:r>
      <w:r w:rsidR="00CE2BD5">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Pr>
          <w:noProof/>
        </w:rPr>
        <w:t>Rankl (</w:t>
      </w:r>
      <w:r w:rsidRPr="00530F0D">
        <w:rPr>
          <w:noProof/>
        </w:rPr>
        <w:t>2004)</w:t>
      </w:r>
      <w:r>
        <w:fldChar w:fldCharType="end"/>
      </w:r>
      <w:r>
        <w:t xml:space="preserve"> hypothesized that variability in α (the intercept) was a function of sediment availability and erodibility in watersheds, but </w:t>
      </w:r>
      <w:r>
        <w:fldChar w:fldCharType="begin" w:fldLock="1"/>
      </w:r>
      <w:r w:rsidR="00CE2BD5">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5857EE">
        <w:rPr>
          <w:noProof/>
        </w:rPr>
        <w:t>2012)</w:t>
      </w:r>
      <w:r>
        <w:fldChar w:fldCharType="end"/>
      </w:r>
      <w:r>
        <w:t xml:space="preserve"> argued that α values are </w:t>
      </w:r>
      <w:r>
        <w:lastRenderedPageBreak/>
        <w:t xml:space="preserve">dependent on the regression fitting method (nonlinear method fits higher up on low discharges than linear fit). </w:t>
      </w:r>
    </w:p>
    <w:p w14:paraId="49CDFDE1" w14:textId="77777777" w:rsidR="00F95DE1" w:rsidRPr="00AC6C97" w:rsidRDefault="00F95DE1" w:rsidP="00F95DE1">
      <w:pPr>
        <w:ind w:firstLine="432"/>
        <w:jc w:val="both"/>
      </w:pPr>
      <w:r>
        <w:t xml:space="preserve"> The alpha and beta in Faga’alu show that…</w:t>
      </w:r>
    </w:p>
    <w:p w14:paraId="22AFA5F0" w14:textId="2AAD23B6" w:rsidR="00350E8D" w:rsidRDefault="009B0CE7" w:rsidP="00C85A05">
      <w:pPr>
        <w:pStyle w:val="Heading2"/>
      </w:pPr>
      <w:r>
        <w:t>DISCUSSION</w:t>
      </w:r>
    </w:p>
    <w:p w14:paraId="70B35412" w14:textId="44F53858" w:rsidR="009B0CE7" w:rsidRDefault="009B0CE7" w:rsidP="00350E8D">
      <w:pPr>
        <w:jc w:val="both"/>
      </w:pPr>
      <w:r>
        <w:t xml:space="preserve">EI30 is poorly correlated with SSY due to the effect of previous events </w:t>
      </w:r>
      <w:r>
        <w:fldChar w:fldCharType="begin" w:fldLock="1"/>
      </w:r>
      <w:r w:rsidR="00CE2BD5">
        <w:instrText>ADDIN CSL_CITATION { "citationItems" : [ { "id" : "ITEM-1",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previouslyFormattedCitation" : "(Rodrigues et al., 2013)" }, "properties" : { "noteIndex" : 0 }, "schema" : "https://github.com/citation-style-language/schema/raw/master/csl-citation.json" }</w:instrText>
      </w:r>
      <w:r>
        <w:fldChar w:fldCharType="separate"/>
      </w:r>
      <w:r w:rsidRPr="009B0CE7">
        <w:rPr>
          <w:noProof/>
        </w:rPr>
        <w:t>(Rodrigues et al., 2013)</w:t>
      </w:r>
      <w:r>
        <w:fldChar w:fldCharType="end"/>
      </w:r>
    </w:p>
    <w:p w14:paraId="05446049" w14:textId="2B2E8AD1" w:rsidR="00F95DE1" w:rsidRDefault="00F95DE1" w:rsidP="00C85A05">
      <w:pPr>
        <w:pStyle w:val="Heading2"/>
      </w:pPr>
      <w:r>
        <w:t>CONCLUSION</w:t>
      </w:r>
    </w:p>
    <w:p w14:paraId="3EB6690A" w14:textId="77777777" w:rsidR="00350E8D" w:rsidRDefault="00350E8D" w:rsidP="00350E8D">
      <w:pPr>
        <w:jc w:val="both"/>
      </w:pPr>
    </w:p>
    <w:p w14:paraId="53FD4F78" w14:textId="77777777" w:rsidR="00350E8D" w:rsidRDefault="00350E8D" w:rsidP="00350E8D">
      <w:pPr>
        <w:jc w:val="both"/>
      </w:pPr>
    </w:p>
    <w:p w14:paraId="0920E2CB" w14:textId="64E64671" w:rsidR="00EC5FAC" w:rsidRPr="00676771" w:rsidRDefault="00EC5FAC" w:rsidP="000622A9">
      <w:pPr>
        <w:spacing w:after="120" w:line="240" w:lineRule="auto"/>
        <w:rPr>
          <w:rFonts w:ascii="Calibri" w:eastAsia="Times New Roman" w:hAnsi="Calibri" w:cs="Times New Roman"/>
        </w:rPr>
      </w:pPr>
      <w:r w:rsidRPr="00676771">
        <w:br w:type="page"/>
      </w:r>
    </w:p>
    <w:p w14:paraId="65C648BA" w14:textId="77777777" w:rsidR="00EC5FAC" w:rsidRPr="00676771" w:rsidRDefault="00EC5FAC" w:rsidP="00EC5FAC">
      <w:pPr>
        <w:pStyle w:val="NoSpacing"/>
        <w:jc w:val="both"/>
      </w:pPr>
    </w:p>
    <w:p w14:paraId="0C87047E" w14:textId="77777777" w:rsidR="00EC5FAC" w:rsidRPr="00676771" w:rsidRDefault="00EC5FAC" w:rsidP="00EC5FAC">
      <w:pPr>
        <w:pStyle w:val="NoSpacing"/>
        <w:jc w:val="both"/>
      </w:pPr>
    </w:p>
    <w:p w14:paraId="2BDED7CE" w14:textId="77777777" w:rsidR="00EC5FAC" w:rsidRPr="00676771" w:rsidRDefault="00EC5FAC" w:rsidP="00EC5FAC">
      <w:pPr>
        <w:pStyle w:val="NoSpacing"/>
        <w:jc w:val="both"/>
      </w:pP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3-12-07T03:42:00Z" w:initials="G">
    <w:p w14:paraId="2E63051F" w14:textId="77777777" w:rsidR="00E732BD" w:rsidRDefault="00E732BD" w:rsidP="000622A9">
      <w:pPr>
        <w:pStyle w:val="CommentText"/>
      </w:pPr>
      <w:r>
        <w:rPr>
          <w:rStyle w:val="CommentReference"/>
        </w:rPr>
        <w:annotationRef/>
      </w:r>
      <w:r>
        <w:t>Why the range? Is this spatial or temporal variability?</w:t>
      </w:r>
    </w:p>
  </w:comment>
  <w:comment w:id="0" w:author="Alex Messina" w:date="2013-12-07T05:07:00Z" w:initials="AM">
    <w:p w14:paraId="27C83953" w14:textId="77777777" w:rsidR="00E732BD" w:rsidRDefault="00E732BD" w:rsidP="000622A9">
      <w:pPr>
        <w:pStyle w:val="CommentText"/>
      </w:pPr>
      <w:r>
        <w:rPr>
          <w:rStyle w:val="CommentReference"/>
        </w:rPr>
        <w:annotationRef/>
      </w:r>
      <w:r>
        <w:t>This is spatial variability with elevation</w:t>
      </w:r>
    </w:p>
  </w:comment>
  <w:comment w:id="2" w:author="Geography" w:date="2013-12-07T03:41:00Z" w:initials="G">
    <w:p w14:paraId="474BEE6F" w14:textId="77777777" w:rsidR="00E732BD" w:rsidRDefault="00E732BD" w:rsidP="000622A9">
      <w:pPr>
        <w:pStyle w:val="CommentText"/>
      </w:pPr>
      <w:r>
        <w:rPr>
          <w:rStyle w:val="CommentReference"/>
        </w:rPr>
        <w:annotationRef/>
      </w:r>
      <w:r>
        <w:t>Where?</w:t>
      </w:r>
    </w:p>
  </w:comment>
  <w:comment w:id="3" w:author="Alex Messina" w:date="2013-12-07T05:52:00Z" w:initials="AM">
    <w:p w14:paraId="4706E487" w14:textId="77777777" w:rsidR="00E732BD" w:rsidRDefault="00E732BD" w:rsidP="000622A9">
      <w:pPr>
        <w:pStyle w:val="CommentText"/>
      </w:pPr>
      <w:r>
        <w:rPr>
          <w:rStyle w:val="CommentReference"/>
        </w:rPr>
        <w:annotationRef/>
      </w:r>
      <w:r>
        <w:t>Wong 1996 doesn’t say specifically but it’s probably the 11 sites he analyzes in the rest of the paper (in a table on page 9 of his report)</w:t>
      </w:r>
    </w:p>
  </w:comment>
  <w:comment w:id="4" w:author="Geography" w:date="2013-12-07T03:44:00Z" w:initials="G">
    <w:p w14:paraId="6E79DE77" w14:textId="77777777" w:rsidR="00E732BD" w:rsidRDefault="00E732BD" w:rsidP="000622A9">
      <w:pPr>
        <w:pStyle w:val="CommentText"/>
      </w:pPr>
      <w:r>
        <w:rPr>
          <w:rStyle w:val="CommentReference"/>
        </w:rPr>
        <w:annotationRef/>
      </w:r>
      <w:r>
        <w:t>Define “streamflow pattern”.  Total annual Q?  peaks?</w:t>
      </w:r>
    </w:p>
  </w:comment>
  <w:comment w:id="5" w:author="Alex Messina" w:date="2013-12-07T06:07:00Z" w:initials="AM">
    <w:p w14:paraId="545869C0" w14:textId="77777777" w:rsidR="00E732BD" w:rsidRDefault="00E732BD" w:rsidP="000622A9">
      <w:pPr>
        <w:pStyle w:val="CommentText"/>
      </w:pPr>
      <w:r>
        <w:rPr>
          <w:rStyle w:val="CommentReference"/>
        </w:rPr>
        <w:annotationRef/>
      </w:r>
      <w:r>
        <w:t>Total annual Q</w:t>
      </w:r>
    </w:p>
  </w:comment>
  <w:comment w:id="6" w:author="Alex Messina" w:date="2015-01-28T14:54:00Z" w:initials="AM">
    <w:p w14:paraId="249E700C" w14:textId="64715C16" w:rsidR="00AE451A" w:rsidRDefault="00AE451A">
      <w:pPr>
        <w:pStyle w:val="CommentText"/>
      </w:pPr>
      <w:r>
        <w:rPr>
          <w:rStyle w:val="CommentReference"/>
        </w:rPr>
        <w:annotationRef/>
      </w:r>
      <w:r>
        <w:t>Needs to be b&amp;w?</w:t>
      </w:r>
    </w:p>
  </w:comment>
  <w:comment w:id="11" w:author="Alex Messina" w:date="2015-01-28T08:24:00Z" w:initials="AM">
    <w:p w14:paraId="707D1E95" w14:textId="4321CCDA" w:rsidR="002F57BF" w:rsidRDefault="002F57BF">
      <w:pPr>
        <w:pStyle w:val="CommentText"/>
      </w:pPr>
      <w:r>
        <w:rPr>
          <w:rStyle w:val="CommentReference"/>
        </w:rPr>
        <w:annotationRef/>
      </w:r>
      <w:r>
        <w:t>Maybe these percentages should be based on the sub-watershed: Like percent of bare land in just the additional part, not the cumulative</w:t>
      </w:r>
    </w:p>
  </w:comment>
  <w:comment w:id="15" w:author="Geography" w:date="2014-05-18T15:13:00Z" w:initials="G">
    <w:p w14:paraId="2BB1A66A" w14:textId="77777777" w:rsidR="00E732BD" w:rsidRDefault="00E732BD" w:rsidP="00C750FC">
      <w:pPr>
        <w:pStyle w:val="CommentText"/>
      </w:pPr>
      <w:r>
        <w:rPr>
          <w:rStyle w:val="CommentReference"/>
        </w:rPr>
        <w:annotationRef/>
      </w:r>
      <w:r>
        <w:t>I would remove the matafao station from the map and this paragraph.  You still have three locations, though, RG1 RG2 and the weather station.</w:t>
      </w:r>
    </w:p>
  </w:comment>
  <w:comment w:id="17" w:author="Geography" w:date="2014-05-18T15:21:00Z" w:initials="G">
    <w:p w14:paraId="5949E901" w14:textId="77777777" w:rsidR="00E732BD" w:rsidRDefault="00E732BD" w:rsidP="00C750FC">
      <w:pPr>
        <w:pStyle w:val="CommentText"/>
      </w:pPr>
      <w:r>
        <w:rPr>
          <w:rStyle w:val="CommentReference"/>
        </w:rPr>
        <w:annotationRef/>
      </w:r>
      <w:r>
        <w:t>It’s not clear to me how Manning’s and Winflume were used in the final rating curve.  Did you use them to estimate high discharges?  How were the field measuremetns and model estimates combined?  How did you decide which one to use?</w:t>
      </w:r>
    </w:p>
  </w:comment>
  <w:comment w:id="18" w:author="Geography" w:date="2014-05-18T15:50:00Z" w:initials="G">
    <w:p w14:paraId="037CAF0F" w14:textId="77777777" w:rsidR="00E732BD" w:rsidRDefault="00E732BD" w:rsidP="00C750FC">
      <w:pPr>
        <w:pStyle w:val="CommentText"/>
      </w:pPr>
      <w:r>
        <w:rPr>
          <w:rStyle w:val="CommentReference"/>
        </w:rPr>
        <w:annotationRef/>
      </w:r>
      <w:r>
        <w:t>Methods!</w:t>
      </w:r>
    </w:p>
  </w:comment>
  <w:comment w:id="19" w:author="Geography" w:date="2014-05-18T15:31:00Z" w:initials="G">
    <w:p w14:paraId="61548C98" w14:textId="77777777" w:rsidR="00E732BD" w:rsidRDefault="00E732BD" w:rsidP="00C750FC">
      <w:pPr>
        <w:pStyle w:val="CommentText"/>
      </w:pPr>
      <w:r>
        <w:rPr>
          <w:rStyle w:val="CommentReference"/>
        </w:rPr>
        <w:annotationRef/>
      </w:r>
      <w:r>
        <w:t>Methods!</w:t>
      </w:r>
    </w:p>
  </w:comment>
  <w:comment w:id="20" w:author="Geography" w:date="2014-05-18T15:31:00Z" w:initials="G">
    <w:p w14:paraId="03A27B43" w14:textId="77777777" w:rsidR="00E732BD" w:rsidRDefault="00E732BD" w:rsidP="00C750FC">
      <w:pPr>
        <w:pStyle w:val="CommentText"/>
      </w:pPr>
      <w:r>
        <w:rPr>
          <w:rStyle w:val="CommentReference"/>
        </w:rPr>
        <w:annotationRef/>
      </w:r>
      <w:r>
        <w:t>Methdos.</w:t>
      </w:r>
    </w:p>
  </w:comment>
  <w:comment w:id="21" w:author="Geography" w:date="2014-05-18T15:29:00Z" w:initials="G">
    <w:p w14:paraId="6FB1CCDD" w14:textId="77777777" w:rsidR="00E732BD" w:rsidRDefault="00E732BD" w:rsidP="00905A9A">
      <w:pPr>
        <w:pStyle w:val="CommentText"/>
      </w:pPr>
      <w:r>
        <w:rPr>
          <w:rStyle w:val="CommentReference"/>
        </w:rPr>
        <w:annotationRef/>
      </w:r>
      <w:r>
        <w:t>At the same PRISM grid cell?  ASamoa has PRISM data?</w:t>
      </w:r>
    </w:p>
  </w:comment>
  <w:comment w:id="22" w:author="Alex Messina" w:date="2014-05-19T14:35:00Z" w:initials="AM">
    <w:p w14:paraId="130D2FA0" w14:textId="77777777" w:rsidR="00E732BD" w:rsidRDefault="00E732BD" w:rsidP="00905A9A">
      <w:pPr>
        <w:pStyle w:val="CommentText"/>
      </w:pPr>
      <w:r>
        <w:rPr>
          <w:rStyle w:val="CommentReference"/>
        </w:rPr>
        <w:annotationRef/>
      </w:r>
      <w:r>
        <w:t>According to Craig (2009) map in Fig 1. I can’t seem to find the same data anywhere else online</w:t>
      </w:r>
    </w:p>
  </w:comment>
  <w:comment w:id="23" w:author="Geography" w:date="2014-05-18T08:10:00Z" w:initials="G">
    <w:p w14:paraId="6051FEE4" w14:textId="77777777" w:rsidR="00E732BD" w:rsidRDefault="00E732BD" w:rsidP="00350E8D">
      <w:pPr>
        <w:pStyle w:val="CommentText"/>
      </w:pPr>
      <w:r>
        <w:rPr>
          <w:rStyle w:val="CommentReference"/>
        </w:rPr>
        <w:annotationRef/>
      </w:r>
      <w:r>
        <w:t>Why do you need to fit a log-linear relationship if you could just use Manning’s or winflume calibrated to the measurements?</w:t>
      </w:r>
    </w:p>
  </w:comment>
  <w:comment w:id="24" w:author="Alex Messina" w:date="2014-05-19T15:35:00Z" w:initials="AM">
    <w:p w14:paraId="44AC5695" w14:textId="77777777" w:rsidR="00E732BD" w:rsidRDefault="00E732BD" w:rsidP="00350E8D">
      <w:pPr>
        <w:pStyle w:val="CommentText"/>
      </w:pPr>
      <w:r>
        <w:rPr>
          <w:rStyle w:val="CommentReference"/>
        </w:rPr>
        <w:annotationRef/>
      </w:r>
      <w:r>
        <w:t>I don’t know. It’s what other studies do?</w:t>
      </w:r>
    </w:p>
  </w:comment>
  <w:comment w:id="25" w:author="Geography" w:date="2014-05-18T08:10:00Z" w:initials="G">
    <w:p w14:paraId="22825F3B" w14:textId="77777777" w:rsidR="00E732BD" w:rsidRDefault="00E732BD" w:rsidP="00350E8D">
      <w:pPr>
        <w:pStyle w:val="CommentText"/>
      </w:pPr>
      <w:r>
        <w:rPr>
          <w:rStyle w:val="CommentReference"/>
        </w:rPr>
        <w:annotationRef/>
      </w:r>
      <w:r>
        <w:t>Need more here about how the final rating curve was selected.  Why was the WinFlume curve selected for FOREST even if it doesn’t match the measurements (Figure 5b)?</w:t>
      </w:r>
    </w:p>
  </w:comment>
  <w:comment w:id="26" w:author="Alex Messina" w:date="2014-05-19T15:42:00Z" w:initials="AM">
    <w:p w14:paraId="7E8C30BF" w14:textId="77777777" w:rsidR="00E732BD" w:rsidRDefault="00E732BD" w:rsidP="00350E8D">
      <w:pPr>
        <w:pStyle w:val="CommentText"/>
      </w:pPr>
      <w:r>
        <w:rPr>
          <w:rStyle w:val="CommentReference"/>
        </w:rPr>
        <w:annotationRef/>
      </w:r>
      <w:r>
        <w:t>I used WinFlume because it was the only option. I tried HECRAS but couldn’t get it to work</w:t>
      </w:r>
    </w:p>
  </w:comment>
  <w:comment w:id="27" w:author="Alex Messina" w:date="2015-01-28T08:32:00Z" w:initials="AM">
    <w:p w14:paraId="3B78858B" w14:textId="6180FD32" w:rsidR="004510EB" w:rsidRDefault="004510EB">
      <w:pPr>
        <w:pStyle w:val="CommentText"/>
      </w:pPr>
      <w:r>
        <w:rPr>
          <w:rStyle w:val="CommentReference"/>
        </w:rPr>
        <w:annotationRef/>
      </w:r>
      <w:r>
        <w:t>Need to finalize figure and change to PDF</w:t>
      </w:r>
    </w:p>
  </w:comment>
  <w:comment w:id="28" w:author="Geography" w:date="2014-05-18T15:31:00Z" w:initials="G">
    <w:p w14:paraId="53BCEFC0" w14:textId="77777777" w:rsidR="00E732BD" w:rsidRDefault="00E732BD" w:rsidP="00350E8D">
      <w:pPr>
        <w:pStyle w:val="CommentText"/>
      </w:pPr>
      <w:r>
        <w:rPr>
          <w:rStyle w:val="CommentReference"/>
        </w:rPr>
        <w:annotationRef/>
      </w:r>
      <w:r>
        <w:t>Ok, these are results.</w:t>
      </w:r>
    </w:p>
  </w:comment>
  <w:comment w:id="29" w:author="Geography" w:date="2014-05-18T15:34:00Z" w:initials="G">
    <w:p w14:paraId="104361EA" w14:textId="77777777" w:rsidR="00E732BD" w:rsidRDefault="00E732BD" w:rsidP="00E47169">
      <w:pPr>
        <w:pStyle w:val="CommentText"/>
      </w:pPr>
      <w:r>
        <w:rPr>
          <w:rStyle w:val="CommentReference"/>
        </w:rPr>
        <w:annotationRef/>
      </w:r>
      <w:r>
        <w:t>48% of what?</w:t>
      </w:r>
    </w:p>
  </w:comment>
  <w:comment w:id="30" w:author="Geography" w:date="2014-05-18T15:39:00Z" w:initials="G">
    <w:p w14:paraId="04100815" w14:textId="77777777" w:rsidR="00E732BD" w:rsidRDefault="00E732BD" w:rsidP="00E47169">
      <w:pPr>
        <w:pStyle w:val="CommentText"/>
      </w:pPr>
      <w:r>
        <w:rPr>
          <w:rStyle w:val="CommentReference"/>
        </w:rPr>
        <w:annotationRef/>
      </w:r>
      <w:r>
        <w:t>How many different storms?</w:t>
      </w:r>
    </w:p>
    <w:p w14:paraId="7612B856" w14:textId="77777777" w:rsidR="00E732BD" w:rsidRDefault="00E732BD" w:rsidP="00E47169">
      <w:pPr>
        <w:pStyle w:val="CommentText"/>
      </w:pPr>
      <w:r>
        <w:t>This certainly seems like enough samples to calculate sediment loading at Quarry.</w:t>
      </w:r>
    </w:p>
  </w:comment>
  <w:comment w:id="31" w:author="Geography" w:date="2014-05-18T08:14:00Z" w:initials="G">
    <w:p w14:paraId="0DB9D92F" w14:textId="77777777" w:rsidR="00E732BD" w:rsidRDefault="00E732BD" w:rsidP="00E47169">
      <w:pPr>
        <w:pStyle w:val="CommentText"/>
      </w:pPr>
      <w:r>
        <w:rPr>
          <w:rStyle w:val="CommentReference"/>
        </w:rPr>
        <w:annotationRef/>
      </w:r>
      <w:r>
        <w:t>Belongs in the results, yes?</w:t>
      </w:r>
    </w:p>
  </w:comment>
  <w:comment w:id="33" w:author="Alex Messina" w:date="2015-01-28T09:06:00Z" w:initials="AM">
    <w:p w14:paraId="1DBAD55D" w14:textId="2E15B3A2" w:rsidR="007D2100" w:rsidRDefault="007D2100">
      <w:pPr>
        <w:pStyle w:val="CommentText"/>
      </w:pPr>
      <w:r>
        <w:rPr>
          <w:rStyle w:val="CommentReference"/>
        </w:rPr>
        <w:annotationRef/>
      </w:r>
      <w:r>
        <w:rPr>
          <w:noProof/>
        </w:rPr>
        <w:drawing>
          <wp:inline distT="0" distB="0" distL="0" distR="0" wp14:anchorId="11990BBF" wp14:editId="37645336">
            <wp:extent cx="5762625" cy="20193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62625" cy="2019300"/>
                    </a:xfrm>
                    <a:prstGeom prst="rect">
                      <a:avLst/>
                    </a:prstGeom>
                  </pic:spPr>
                </pic:pic>
              </a:graphicData>
            </a:graphic>
          </wp:inline>
        </w:drawing>
      </w:r>
    </w:p>
  </w:comment>
  <w:comment w:id="32" w:author="Alex Messina" w:date="2015-01-28T08:33:00Z" w:initials="AM">
    <w:p w14:paraId="4DDD43A8" w14:textId="76E4BE56" w:rsidR="00DD50FD" w:rsidRDefault="00DD50FD">
      <w:pPr>
        <w:pStyle w:val="CommentText"/>
      </w:pPr>
      <w:r>
        <w:rPr>
          <w:rStyle w:val="CommentReference"/>
        </w:rPr>
        <w:annotationRef/>
      </w:r>
      <w:r>
        <w:t>Restrict dataset to pre-mitigation</w:t>
      </w:r>
    </w:p>
    <w:p w14:paraId="4C5E3EB1" w14:textId="5697EF0E" w:rsidR="007D2100" w:rsidRDefault="007D2100">
      <w:pPr>
        <w:pStyle w:val="CommentText"/>
      </w:pPr>
      <w:r>
        <w:t>Dotted gridlines</w:t>
      </w:r>
    </w:p>
  </w:comment>
  <w:comment w:id="34" w:author="Alex Messina" w:date="2015-01-28T08:34:00Z" w:initials="AM">
    <w:p w14:paraId="4066E3FA" w14:textId="54FA8F1B" w:rsidR="00DD50FD" w:rsidRDefault="00DD50FD">
      <w:pPr>
        <w:pStyle w:val="CommentText"/>
      </w:pPr>
      <w:r>
        <w:rPr>
          <w:rStyle w:val="CommentReference"/>
        </w:rPr>
        <w:annotationRef/>
      </w:r>
      <w:r>
        <w:t>Finalize and change to PDF</w:t>
      </w:r>
    </w:p>
  </w:comment>
  <w:comment w:id="35" w:author="Alex Messina" w:date="2015-01-28T08:59:00Z" w:initials="AM">
    <w:p w14:paraId="09FE3DF2" w14:textId="19EA4B7A" w:rsidR="007D2100" w:rsidRDefault="007D2100">
      <w:pPr>
        <w:pStyle w:val="CommentText"/>
      </w:pPr>
      <w:r>
        <w:rPr>
          <w:rStyle w:val="CommentReference"/>
        </w:rPr>
        <w:annotationRef/>
      </w:r>
      <w:r>
        <w:t>Use white background, dotted grid lines, no regression line. Separate QUARRY and VILLAGE</w:t>
      </w:r>
    </w:p>
  </w:comment>
  <w:comment w:id="36" w:author="Alex Messina" w:date="2015-01-28T08:59:00Z" w:initials="AM">
    <w:p w14:paraId="176AD831" w14:textId="5495983D" w:rsidR="007D2100" w:rsidRDefault="007D2100">
      <w:pPr>
        <w:pStyle w:val="CommentText"/>
      </w:pPr>
      <w:r>
        <w:rPr>
          <w:rStyle w:val="CommentReference"/>
        </w:rPr>
        <w:annotationRef/>
      </w:r>
      <w:r>
        <w:t>Remove ticks, dotted grid lines, change to b/w</w:t>
      </w:r>
    </w:p>
  </w:comment>
  <w:comment w:id="38" w:author="Geography" w:date="2014-05-19T06:49:00Z" w:initials="G">
    <w:p w14:paraId="6A9034A5" w14:textId="77777777" w:rsidR="00E732BD" w:rsidRDefault="00E732BD" w:rsidP="00350E8D">
      <w:pPr>
        <w:pStyle w:val="CommentText"/>
      </w:pPr>
      <w:r>
        <w:rPr>
          <w:rStyle w:val="CommentReference"/>
        </w:rPr>
        <w:annotationRef/>
      </w:r>
      <w:r>
        <w:t>This still needs to be reformulated to be clearer.</w:t>
      </w:r>
    </w:p>
  </w:comment>
  <w:comment w:id="39" w:author="Geography" w:date="2014-05-19T07:03:00Z" w:initials="G">
    <w:p w14:paraId="5F3CB952" w14:textId="77777777" w:rsidR="00E732BD" w:rsidRDefault="00E732BD" w:rsidP="00F95DE1">
      <w:pPr>
        <w:pStyle w:val="CommentText"/>
      </w:pPr>
      <w:r>
        <w:rPr>
          <w:rStyle w:val="CommentReference"/>
        </w:rPr>
        <w:annotationRef/>
      </w:r>
      <w:r>
        <w:t>If there was no difference, particulalrly in the p-value, then just show Pearson and say there was no difference.</w:t>
      </w:r>
    </w:p>
  </w:comment>
  <w:comment w:id="40" w:author="Alex Messina" w:date="2014-05-21T08:20:00Z" w:initials="AM">
    <w:p w14:paraId="379E6E6F" w14:textId="77777777" w:rsidR="00E732BD" w:rsidRDefault="00E732BD" w:rsidP="00F95DE1">
      <w:pPr>
        <w:pStyle w:val="CommentText"/>
      </w:pPr>
      <w:r>
        <w:rPr>
          <w:rStyle w:val="CommentReference"/>
        </w:rPr>
        <w:annotationRef/>
      </w:r>
      <w:r>
        <w:t>There were several exceptions like Psum Total, and the table doesn’t take much space. Should it be removed?</w:t>
      </w:r>
    </w:p>
  </w:comment>
  <w:comment w:id="41" w:author="Geography" w:date="2014-05-19T07:06:00Z" w:initials="G">
    <w:p w14:paraId="53FF6487" w14:textId="77777777" w:rsidR="00E732BD" w:rsidRDefault="00E732BD" w:rsidP="00F95DE1">
      <w:pPr>
        <w:pStyle w:val="CommentText"/>
      </w:pPr>
      <w:r>
        <w:rPr>
          <w:rStyle w:val="CommentReference"/>
        </w:rPr>
        <w:annotationRef/>
      </w:r>
      <w:r>
        <w:t>The coefficients are too close to say this (e.g 0.84 vs 0.86 are not likely statistically significant differences).</w:t>
      </w:r>
    </w:p>
  </w:comment>
  <w:comment w:id="43" w:author="Geography" w:date="2014-05-19T07:07:00Z" w:initials="G">
    <w:p w14:paraId="07150C97" w14:textId="77777777" w:rsidR="00E732BD" w:rsidRDefault="00E732BD" w:rsidP="00F95DE1">
      <w:pPr>
        <w:pStyle w:val="CommentText"/>
      </w:pPr>
      <w:r>
        <w:rPr>
          <w:rStyle w:val="CommentReference"/>
        </w:rPr>
        <w:annotationRef/>
      </w:r>
      <w:r>
        <w:t>?</w:t>
      </w:r>
    </w:p>
  </w:comment>
  <w:comment w:id="44" w:author="Geography" w:date="2014-05-19T07:11:00Z" w:initials="G">
    <w:p w14:paraId="19252C7D" w14:textId="77777777" w:rsidR="00E732BD" w:rsidRDefault="00E732BD" w:rsidP="00F95DE1">
      <w:pPr>
        <w:pStyle w:val="CommentText"/>
      </w:pPr>
      <w:r>
        <w:rPr>
          <w:rStyle w:val="CommentReference"/>
        </w:rPr>
        <w:annotationRef/>
      </w:r>
      <w:r>
        <w:t>But it’s in Figure 12.</w:t>
      </w:r>
    </w:p>
  </w:comment>
  <w:comment w:id="46" w:author="Alex Messina" w:date="2015-01-28T09:07:00Z" w:initials="AM">
    <w:p w14:paraId="6269199B" w14:textId="0597096A" w:rsidR="009A29C0" w:rsidRDefault="009A29C0">
      <w:pPr>
        <w:pStyle w:val="CommentText"/>
      </w:pPr>
      <w:r>
        <w:rPr>
          <w:rStyle w:val="CommentReference"/>
        </w:rPr>
        <w:annotationRef/>
      </w:r>
      <w:r>
        <w:rPr>
          <w:noProof/>
        </w:rPr>
        <w:drawing>
          <wp:inline distT="0" distB="0" distL="0" distR="0" wp14:anchorId="0E50DF2F" wp14:editId="4F8EBFFA">
            <wp:extent cx="4324350" cy="27336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4324350" cy="2733675"/>
                    </a:xfrm>
                    <a:prstGeom prst="rect">
                      <a:avLst/>
                    </a:prstGeom>
                  </pic:spPr>
                </pic:pic>
              </a:graphicData>
            </a:graphic>
          </wp:inline>
        </w:drawing>
      </w:r>
    </w:p>
  </w:comment>
  <w:comment w:id="45" w:author="Alex Messina" w:date="2015-01-28T08:57:00Z" w:initials="AM">
    <w:p w14:paraId="249EF381" w14:textId="0E544AC4" w:rsidR="007D2100" w:rsidRDefault="007D2100">
      <w:pPr>
        <w:pStyle w:val="CommentText"/>
      </w:pPr>
      <w:r>
        <w:rPr>
          <w:rStyle w:val="CommentReference"/>
        </w:rPr>
        <w:annotationRef/>
      </w:r>
      <w:r>
        <w:t>Add r2 values for lines</w:t>
      </w:r>
    </w:p>
  </w:comment>
  <w:comment w:id="47" w:author="Geography" w:date="2014-05-19T07:14:00Z" w:initials="G">
    <w:p w14:paraId="7E916F09" w14:textId="77777777" w:rsidR="00E732BD" w:rsidRDefault="00E732BD" w:rsidP="00F95DE1">
      <w:pPr>
        <w:pStyle w:val="CommentText"/>
      </w:pPr>
      <w:r>
        <w:rPr>
          <w:rStyle w:val="CommentReference"/>
        </w:rPr>
        <w:annotationRef/>
      </w:r>
      <w:r>
        <w:t>Move up to where you mention Table 5.</w:t>
      </w:r>
    </w:p>
  </w:comment>
  <w:comment w:id="48" w:author="Geography" w:date="2014-05-19T07:15:00Z" w:initials="G">
    <w:p w14:paraId="2C5DA55B" w14:textId="77777777" w:rsidR="00E732BD" w:rsidRDefault="00E732BD" w:rsidP="00F95DE1">
      <w:pPr>
        <w:pStyle w:val="CommentText"/>
      </w:pPr>
      <w:r>
        <w:rPr>
          <w:rStyle w:val="CommentReference"/>
        </w:rPr>
        <w:annotationRef/>
      </w:r>
      <w:r>
        <w:t xml:space="preserve"> Among loc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3051F" w15:done="1"/>
  <w15:commentEx w15:paraId="27C83953" w15:paraIdParent="2E63051F" w15:done="1"/>
  <w15:commentEx w15:paraId="474BEE6F" w15:done="0"/>
  <w15:commentEx w15:paraId="4706E487" w15:paraIdParent="474BEE6F" w15:done="0"/>
  <w15:commentEx w15:paraId="6E79DE77" w15:done="1"/>
  <w15:commentEx w15:paraId="545869C0" w15:paraIdParent="6E79DE77" w15:done="1"/>
  <w15:commentEx w15:paraId="249E700C" w15:done="0"/>
  <w15:commentEx w15:paraId="707D1E95" w15:done="0"/>
  <w15:commentEx w15:paraId="2BB1A66A" w15:done="0"/>
  <w15:commentEx w15:paraId="5949E901" w15:done="0"/>
  <w15:commentEx w15:paraId="037CAF0F" w15:done="1"/>
  <w15:commentEx w15:paraId="61548C98" w15:done="1"/>
  <w15:commentEx w15:paraId="03A27B43" w15:done="1"/>
  <w15:commentEx w15:paraId="6FB1CCDD" w15:done="0"/>
  <w15:commentEx w15:paraId="130D2FA0" w15:paraIdParent="6FB1CCDD" w15:done="0"/>
  <w15:commentEx w15:paraId="6051FEE4" w15:done="0"/>
  <w15:commentEx w15:paraId="44AC5695" w15:paraIdParent="6051FEE4" w15:done="0"/>
  <w15:commentEx w15:paraId="22825F3B" w15:done="0"/>
  <w15:commentEx w15:paraId="7E8C30BF" w15:paraIdParent="22825F3B" w15:done="0"/>
  <w15:commentEx w15:paraId="3B78858B" w15:done="0"/>
  <w15:commentEx w15:paraId="53BCEFC0" w15:done="0"/>
  <w15:commentEx w15:paraId="104361EA" w15:done="0"/>
  <w15:commentEx w15:paraId="7612B856" w15:done="0"/>
  <w15:commentEx w15:paraId="0DB9D92F" w15:done="0"/>
  <w15:commentEx w15:paraId="1DBAD55D" w15:done="0"/>
  <w15:commentEx w15:paraId="4C5E3EB1" w15:done="0"/>
  <w15:commentEx w15:paraId="4066E3FA" w15:done="0"/>
  <w15:commentEx w15:paraId="09FE3DF2" w15:done="0"/>
  <w15:commentEx w15:paraId="176AD831" w15:done="0"/>
  <w15:commentEx w15:paraId="6A9034A5" w15:done="0"/>
  <w15:commentEx w15:paraId="5F3CB952" w15:done="0"/>
  <w15:commentEx w15:paraId="379E6E6F" w15:paraIdParent="5F3CB952" w15:done="0"/>
  <w15:commentEx w15:paraId="53FF6487" w15:done="0"/>
  <w15:commentEx w15:paraId="07150C97" w15:done="0"/>
  <w15:commentEx w15:paraId="19252C7D" w15:done="0"/>
  <w15:commentEx w15:paraId="6269199B" w15:done="0"/>
  <w15:commentEx w15:paraId="249EF381" w15:done="0"/>
  <w15:commentEx w15:paraId="7E916F09" w15:done="0"/>
  <w15:commentEx w15:paraId="2C5DA5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0622A9"/>
    <w:rsid w:val="0006362B"/>
    <w:rsid w:val="000C149D"/>
    <w:rsid w:val="0011213F"/>
    <w:rsid w:val="0013729B"/>
    <w:rsid w:val="001545D7"/>
    <w:rsid w:val="001F3934"/>
    <w:rsid w:val="002007FF"/>
    <w:rsid w:val="00215B13"/>
    <w:rsid w:val="00232AA0"/>
    <w:rsid w:val="00236027"/>
    <w:rsid w:val="00252FE3"/>
    <w:rsid w:val="002F57BF"/>
    <w:rsid w:val="00350E8D"/>
    <w:rsid w:val="004510EB"/>
    <w:rsid w:val="00467DC7"/>
    <w:rsid w:val="00484DA2"/>
    <w:rsid w:val="004932AB"/>
    <w:rsid w:val="004A45C9"/>
    <w:rsid w:val="005333BE"/>
    <w:rsid w:val="005378A4"/>
    <w:rsid w:val="00555C0F"/>
    <w:rsid w:val="005977DF"/>
    <w:rsid w:val="00643B8F"/>
    <w:rsid w:val="0065543E"/>
    <w:rsid w:val="00672738"/>
    <w:rsid w:val="00676771"/>
    <w:rsid w:val="006B5ED4"/>
    <w:rsid w:val="006F58DD"/>
    <w:rsid w:val="007213F2"/>
    <w:rsid w:val="007254D1"/>
    <w:rsid w:val="0076336B"/>
    <w:rsid w:val="007D2100"/>
    <w:rsid w:val="00826278"/>
    <w:rsid w:val="008606E5"/>
    <w:rsid w:val="00905A9A"/>
    <w:rsid w:val="00947EB2"/>
    <w:rsid w:val="009941CF"/>
    <w:rsid w:val="009A29C0"/>
    <w:rsid w:val="009B0CE7"/>
    <w:rsid w:val="009E0CA5"/>
    <w:rsid w:val="00A921E2"/>
    <w:rsid w:val="00AA3B19"/>
    <w:rsid w:val="00AD2E0C"/>
    <w:rsid w:val="00AE451A"/>
    <w:rsid w:val="00AE5D21"/>
    <w:rsid w:val="00B51361"/>
    <w:rsid w:val="00BD5D91"/>
    <w:rsid w:val="00BE0B24"/>
    <w:rsid w:val="00C33BE3"/>
    <w:rsid w:val="00C750FC"/>
    <w:rsid w:val="00C82448"/>
    <w:rsid w:val="00C83595"/>
    <w:rsid w:val="00C85A05"/>
    <w:rsid w:val="00CE2BD5"/>
    <w:rsid w:val="00D33038"/>
    <w:rsid w:val="00D619EC"/>
    <w:rsid w:val="00D62E3F"/>
    <w:rsid w:val="00DA6E87"/>
    <w:rsid w:val="00DB57C0"/>
    <w:rsid w:val="00DD50FD"/>
    <w:rsid w:val="00E212BD"/>
    <w:rsid w:val="00E214FB"/>
    <w:rsid w:val="00E47169"/>
    <w:rsid w:val="00E732BD"/>
    <w:rsid w:val="00EC5322"/>
    <w:rsid w:val="00EC5FAC"/>
    <w:rsid w:val="00F71E62"/>
    <w:rsid w:val="00F95DE1"/>
    <w:rsid w:val="00FD5978"/>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85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50E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E5D2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85A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 w:type="table" w:styleId="TableGrid">
    <w:name w:val="Table Grid"/>
    <w:basedOn w:val="TableNormal"/>
    <w:uiPriority w:val="59"/>
    <w:rsid w:val="00112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E5D21"/>
    <w:rPr>
      <w:rFonts w:ascii="Cambria" w:eastAsiaTheme="majorEastAsia" w:hAnsi="Cambria" w:cstheme="majorBidi"/>
      <w:i/>
      <w:color w:val="1F4D78" w:themeColor="accent1" w:themeShade="7F"/>
      <w:sz w:val="24"/>
      <w:szCs w:val="24"/>
    </w:rPr>
  </w:style>
  <w:style w:type="character" w:customStyle="1" w:styleId="Heading2Char">
    <w:name w:val="Heading 2 Char"/>
    <w:basedOn w:val="DefaultParagraphFont"/>
    <w:link w:val="Heading2"/>
    <w:uiPriority w:val="9"/>
    <w:rsid w:val="00350E8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C85A05"/>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rsid w:val="00C85A05"/>
    <w:rPr>
      <w:rFonts w:asciiTheme="majorHAnsi" w:eastAsiaTheme="majorEastAsia" w:hAnsiTheme="majorHAnsi" w:cstheme="majorBidi"/>
      <w:i/>
      <w:iCs/>
      <w:color w:val="2E74B5" w:themeColor="accent1" w:themeShade="BF"/>
    </w:rPr>
  </w:style>
  <w:style w:type="paragraph" w:styleId="CommentSubject">
    <w:name w:val="annotation subject"/>
    <w:basedOn w:val="CommentText"/>
    <w:next w:val="CommentText"/>
    <w:link w:val="CommentSubjectChar"/>
    <w:uiPriority w:val="99"/>
    <w:semiHidden/>
    <w:unhideWhenUsed/>
    <w:rsid w:val="002F57BF"/>
    <w:rPr>
      <w:b/>
      <w:bCs/>
    </w:rPr>
  </w:style>
  <w:style w:type="character" w:customStyle="1" w:styleId="CommentSubjectChar">
    <w:name w:val="Comment Subject Char"/>
    <w:basedOn w:val="CommentTextChar"/>
    <w:link w:val="CommentSubject"/>
    <w:uiPriority w:val="99"/>
    <w:semiHidden/>
    <w:rsid w:val="002F57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hyperlink" Target="file:///C:\Users\Alex\AppData\Local\Desktop\samoa\GIS\maps\Fagaalu%20and%20Nuuuli%20Instruments%20subwatersheds.mxd" TargetMode="External"/><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2.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FD791-3B01-427C-8340-5E02D6D61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1</Pages>
  <Words>20850</Words>
  <Characters>118849</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dcterms:created xsi:type="dcterms:W3CDTF">2015-01-28T19:31:00Z</dcterms:created>
  <dcterms:modified xsi:type="dcterms:W3CDTF">2015-01-29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